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w:t>
      </w:r>
      <w:r>
        <w:lastRenderedPageBreak/>
        <w:t xml:space="preserve">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3BB43DFE" w:rsidR="00723ED7"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6492B7D8" w14:textId="5A9FF245" w:rsidR="00EC4946" w:rsidRPr="00EC4946" w:rsidRDefault="00EC4946" w:rsidP="00EC4946">
      <w:pPr>
        <w:ind w:firstLine="360"/>
      </w:pPr>
      <w:r>
        <w:tab/>
        <w:t xml:space="preserve"> </w:t>
      </w:r>
      <w:r>
        <w:t xml:space="preserve">Для выравнивания яркости и контрастности </w:t>
      </w:r>
      <w:r w:rsidR="00DC4A7C">
        <w:t>многомерных изображений, полученных при помощи конфокального микроскопа,</w:t>
      </w:r>
      <w:r>
        <w:t xml:space="preserve">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18"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19" w:history="1">
        <w:r w:rsidRPr="00CA5797">
          <w:rPr>
            <w:rStyle w:val="a7"/>
          </w:rPr>
          <w:t>https://github.com/ekatrukha/ZstackDepthColorCode</w:t>
        </w:r>
      </w:hyperlink>
      <w:r>
        <w:t xml:space="preserve">. </w:t>
      </w:r>
      <w:r>
        <w:t xml:space="preserve">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instrText xml:space="preserve"> ADDIN ZOTERO_ITEM CSL_CITATION {"citationID":"pMaoycpe","properties":{"formattedCitation":"\\super 5\\nosupersub{}","plainCitation":"5","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Pr="00EC4946">
        <w:rPr>
          <w:vertAlign w:val="superscript"/>
        </w:rPr>
        <w:t>5</w:t>
      </w:r>
      <w:r>
        <w:rPr>
          <w:lang w:val="en-US"/>
        </w:rPr>
        <w:fldChar w:fldCharType="end"/>
      </w:r>
      <w:r w:rsidRPr="00EC4946">
        <w:t xml:space="preserve"> </w:t>
      </w:r>
      <w:r>
        <w:t xml:space="preserve">и пакета </w:t>
      </w:r>
      <w:r w:rsidRPr="00EC4946">
        <w:t>Drishti</w:t>
      </w:r>
      <w:r>
        <w:fldChar w:fldCharType="begin"/>
      </w:r>
      <w:r>
        <w:instrText xml:space="preserve"> ADDIN ZOTERO_ITEM CSL_CITATION {"citationID":"nru7G6CQ","properties":{"formattedCitation":"\\super 6\\nosupersub{}","plainCitation":"6","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Pr="00EC4946">
        <w:rPr>
          <w:vertAlign w:val="superscript"/>
        </w:rPr>
        <w:t>6</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20" w:history="1">
        <w:r w:rsidRPr="00706145">
          <w:rPr>
            <w:rStyle w:val="a7"/>
          </w:rPr>
          <w:t>https://github.com/arteys/PhD-scripts</w:t>
        </w:r>
      </w:hyperlink>
      <w:r w:rsidR="00A676C3">
        <w:rPr>
          <w:rStyle w:val="a7"/>
        </w:rPr>
        <w:t>.</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39EDDF19" w:rsidR="00723ED7" w:rsidRDefault="00000000">
      <w:pPr>
        <w:pStyle w:val="3"/>
      </w:pPr>
      <w:bookmarkStart w:id="31" w:name="_Toc125154150"/>
      <w:r>
        <w:t xml:space="preserve">Изучение </w:t>
      </w:r>
      <w:bookmarkEnd w:id="31"/>
      <w:r w:rsidR="000F69C3">
        <w:t>клеток на мембране</w:t>
      </w:r>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lastRenderedPageBreak/>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3" w:name="_Toc125154152"/>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21CD2D5B"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5751B54D" w14:textId="3EE040B7" w:rsidR="000F69C3" w:rsidRDefault="000F69C3" w:rsidP="000F69C3">
      <w:pPr>
        <w:pStyle w:val="4"/>
      </w:pPr>
      <w:r>
        <w:t>Гистохимическое окрашивание</w:t>
      </w:r>
    </w:p>
    <w:p w14:paraId="3C1F772F" w14:textId="4D72051B" w:rsidR="000F69C3" w:rsidRPr="000F69C3" w:rsidRDefault="000F69C3">
      <w:pPr>
        <w:rPr>
          <w:lang w:val="en-US"/>
        </w:rPr>
      </w:pPr>
      <w:r w:rsidRPr="000F69C3">
        <w:rPr>
          <w:lang w:val="en-US"/>
        </w:rPr>
        <w:t>For staining with toluidine blue membranes with cells was dehydrated in ethanol and acetone, then embedded in epoxy resin (</w:t>
      </w:r>
      <w:proofErr w:type="spellStart"/>
      <w:r w:rsidRPr="000F69C3">
        <w:rPr>
          <w:lang w:val="en-US"/>
        </w:rPr>
        <w:t>Spurr</w:t>
      </w:r>
      <w:proofErr w:type="spellEnd"/>
      <w:r w:rsidRPr="000F69C3">
        <w:rPr>
          <w:lang w:val="en-US"/>
        </w:rPr>
        <w:t>, Sigma-Aldrich, USA). Semithin (900 nm thick) sections of epoxy blocks were stained with toluidine blue with the addition of 1% borax and examined under an optical microscope</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w:t>
      </w:r>
      <w:r w:rsidR="00737A78">
        <w:lastRenderedPageBreak/>
        <w:t xml:space="preserve">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584594D3"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CC560B">
        <w:rPr>
          <w:noProof/>
        </w:rPr>
        <w:t>1</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2" w:history="1">
        <w:r w:rsidRPr="009D471F">
          <w:rPr>
            <w:rStyle w:val="a7"/>
          </w:rPr>
          <w:t>https://imagej.nih.gov/ij/macros/BatchConvert.txt</w:t>
        </w:r>
      </w:hyperlink>
      <w:r>
        <w:t>).</w:t>
      </w:r>
    </w:p>
    <w:p w14:paraId="1397ABC6" w14:textId="01FC5396"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EC4946">
        <w:instrText xml:space="preserve"> ADDIN ZOTERO_ITEM CSL_CITATION {"citationID":"xpOhQmTI","properties":{"formattedCitation":"\\super 7,8\\nosupersub{}","plainCitation":"7,8","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EC4946" w:rsidRPr="00EC4946">
        <w:rPr>
          <w:sz w:val="20"/>
          <w:vertAlign w:val="superscript"/>
        </w:rPr>
        <w:t>7,8</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EC4946">
        <w:instrText xml:space="preserve"> ADDIN ZOTERO_ITEM CSL_CITATION {"citationID":"GCUViq1i","properties":{"formattedCitation":"\\super 9\\nosupersub{}","plainCitation":"9","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EC4946" w:rsidRPr="00EC4946">
        <w:rPr>
          <w:sz w:val="20"/>
          <w:vertAlign w:val="superscript"/>
        </w:rPr>
        <w:t>9</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3"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 xml:space="preserve">входящая в </w:t>
      </w:r>
      <w:r w:rsidR="00444BF8">
        <w:lastRenderedPageBreak/>
        <w:t>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7DC4672E"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CC560B">
        <w:rPr>
          <w:noProof/>
        </w:rPr>
        <w:t>2</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543F1BE4"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CC560B">
        <w:rPr>
          <w:noProof/>
        </w:rPr>
        <w:t>3</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6"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w:t>
      </w:r>
      <w:r w:rsidR="00FE72F7">
        <w:lastRenderedPageBreak/>
        <w:t xml:space="preserve">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76952430"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CC560B">
        <w:rPr>
          <w:noProof/>
        </w:rPr>
        <w:t>4</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4D8D829C"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CC560B">
        <w:rPr>
          <w:noProof/>
        </w:rPr>
        <w:t>5</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9"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xml:space="preserve">, </w:t>
      </w:r>
      <w:r w:rsidR="006E2CF1" w:rsidRPr="00AB532D">
        <w:lastRenderedPageBreak/>
        <w:t>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5D4657B5"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CC560B">
        <w:rPr>
          <w:noProof/>
        </w:rPr>
        <w:t>6</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2D969119"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CC560B">
        <w:rPr>
          <w:noProof/>
        </w:rPr>
        <w:t>7</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2"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3"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lastRenderedPageBreak/>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117BA5B1"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CC560B">
        <w:rPr>
          <w:noProof/>
        </w:rPr>
        <w:t>8</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lastRenderedPageBreak/>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6F22CE5F"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CC560B">
        <w:rPr>
          <w:noProof/>
        </w:rPr>
        <w:t>9</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30527F98"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CC560B">
        <w:rPr>
          <w:noProof/>
        </w:rPr>
        <w:t>10</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29AAF13"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lastRenderedPageBreak/>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EC4946">
        <w:instrText xml:space="preserve"> ADDIN ZOTERO_ITEM CSL_CITATION {"citationID":"RizEfcxW","properties":{"formattedCitation":"\\super 10\\nosupersub{}","plainCitation":"10","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EC4946" w:rsidRPr="00EC4946">
        <w:rPr>
          <w:vertAlign w:val="superscript"/>
        </w:rPr>
        <w:t>10</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7"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8"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0B7E4F1A"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CC560B">
        <w:rPr>
          <w:noProof/>
        </w:rPr>
        <w:t>11</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 xml:space="preserve">В первую очередь трехцветная карта вероятностей разделялась на три канала, соответствующие разным областям на </w:t>
      </w:r>
      <w:r w:rsidR="00AA0EA6">
        <w:lastRenderedPageBreak/>
        <w:t>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641E643E"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CC560B">
        <w:rPr>
          <w:noProof/>
        </w:rPr>
        <w:t>12</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79066D7D"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CC560B">
        <w:rPr>
          <w:noProof/>
        </w:rPr>
        <w:t>13</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2"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3"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lastRenderedPageBreak/>
        <w:t>Изучение сфероидов при помощи конфокального микроскопа</w:t>
      </w:r>
      <w:bookmarkEnd w:id="38"/>
    </w:p>
    <w:p w14:paraId="2957CD94" w14:textId="564BA32E"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EC4946">
        <w:instrText xml:space="preserve"> ADDIN ZOTERO_ITEM CSL_CITATION {"citationID":"whGmVWgW","properties":{"formattedCitation":"\\super 11\\nosupersub{}","plainCitation":"11","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EC4946" w:rsidRPr="00EC4946">
        <w:rPr>
          <w:vertAlign w:val="superscript"/>
        </w:rPr>
        <w:t>11</w:t>
      </w:r>
      <w:r w:rsidR="004C304B">
        <w:fldChar w:fldCharType="end"/>
      </w:r>
      <w:r>
        <w:t xml:space="preserve">. </w:t>
      </w:r>
    </w:p>
    <w:p w14:paraId="23045643" w14:textId="4684BD7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EC4946">
        <w:instrText xml:space="preserve"> ADDIN ZOTERO_ITEM CSL_CITATION {"citationID":"F0a7LlPI","properties":{"formattedCitation":"\\super 12\\nosupersub{}","plainCitation":"12","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EC4946" w:rsidRPr="00EC4946">
        <w:rPr>
          <w:vertAlign w:val="superscript"/>
        </w:rPr>
        <w:t>12</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38FDDE9E"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в течении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EC4946">
        <w:instrText xml:space="preserve"> ADDIN ZOTERO_ITEM CSL_CITATION {"citationID":"jpakp3rn","properties":{"formattedCitation":"\\super 13\\nosupersub{}","plainCitation":"13","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EC4946" w:rsidRPr="00EC4946">
        <w:rPr>
          <w:vertAlign w:val="superscript"/>
        </w:rPr>
        <w:t>13</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lastRenderedPageBreak/>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634BBA29"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CC560B">
        <w:rPr>
          <w:noProof/>
        </w:rPr>
        <w:t>14</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t xml:space="preserve"> </w:t>
      </w:r>
    </w:p>
    <w:p w14:paraId="2F8BCFD6" w14:textId="17B655ED" w:rsidR="00645438" w:rsidRDefault="00327901" w:rsidP="00645438">
      <w:pPr>
        <w:pStyle w:val="2"/>
      </w:pPr>
      <w:bookmarkStart w:id="39" w:name="_Toc125154158"/>
      <w:proofErr w:type="spellStart"/>
      <w:r>
        <w:t>Сокультивирование</w:t>
      </w:r>
      <w:proofErr w:type="spellEnd"/>
      <w:r>
        <w:t xml:space="preserve"> клеток</w:t>
      </w:r>
      <w:bookmarkEnd w:id="39"/>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40" w:name="_Toc125154160"/>
      <w:proofErr w:type="spellStart"/>
      <w:r>
        <w:t>rtPCR</w:t>
      </w:r>
      <w:proofErr w:type="spellEnd"/>
      <w:r>
        <w:t xml:space="preserve"> клеток</w:t>
      </w:r>
      <w:bookmarkEnd w:id="40"/>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5"/>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6"/>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7"/>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24168E9A"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EC4946">
        <w:instrText xml:space="preserve"> ADDIN ZOTERO_ITEM CSL_CITATION {"citationID":"g6fDxOAk","properties":{"formattedCitation":"\\super 14\\nosupersub{}","plainCitation":"14","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EC4946" w:rsidRPr="00EC4946">
        <w:rPr>
          <w:vertAlign w:val="superscript"/>
        </w:rPr>
        <w:t>14</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EC4946">
        <w:instrText xml:space="preserve"> ADDIN ZOTERO_ITEM CSL_CITATION {"citationID":"eHdVgcg7","properties":{"formattedCitation":"\\super 15\\nosupersub{}","plainCitation":"15","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EC4946" w:rsidRPr="00EC4946">
        <w:rPr>
          <w:vertAlign w:val="superscript"/>
        </w:rPr>
        <w:t>15</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4B62D753"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EC4946">
        <w:instrText xml:space="preserve"> ADDIN ZOTERO_ITEM CSL_CITATION {"citationID":"ipdP6BoB","properties":{"formattedCitation":"\\super 16\\nosupersub{}","plainCitation":"16","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EC4946" w:rsidRPr="00EC4946">
        <w:rPr>
          <w:vertAlign w:val="superscript"/>
        </w:rPr>
        <w:t>16</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EC4946">
        <w:instrText xml:space="preserve"> ADDIN ZOTERO_ITEM CSL_CITATION {"citationID":"woOa9ji2","properties":{"formattedCitation":"\\super 17\\nosupersub{}","plainCitation":"17","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EC4946" w:rsidRPr="00EC4946">
        <w:rPr>
          <w:vertAlign w:val="superscript"/>
        </w:rPr>
        <w:t>17</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26D172AB"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EC4946">
        <w:instrText xml:space="preserve"> ADDIN ZOTERO_ITEM CSL_CITATION {"citationID":"UOguzefx","properties":{"formattedCitation":"\\super 18\\nosupersub{}","plainCitation":"18","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EC4946" w:rsidRPr="00EC4946">
        <w:rPr>
          <w:vertAlign w:val="superscript"/>
        </w:rPr>
        <w:t>18</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EC4946">
        <w:instrText xml:space="preserve"> ADDIN ZOTERO_ITEM CSL_CITATION {"citationID":"sOrkJhRY","properties":{"formattedCitation":"\\super 19\\nosupersub{}","plainCitation":"19","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EC4946" w:rsidRPr="00EC4946">
        <w:rPr>
          <w:vertAlign w:val="superscript"/>
        </w:rPr>
        <w:t>19</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2"/>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3"/>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4"/>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5"/>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6"/>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7"/>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8"/>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9"/>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0"/>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1"/>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2"/>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3"/>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5"/>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6"/>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7"/>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8"/>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9"/>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0"/>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1"/>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3"/>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4"/>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5"/>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53FC9B16"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w:t>
      </w:r>
      <w:r w:rsidR="00D901B8">
        <w:t>что, впрочем,</w:t>
      </w:r>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6"/>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62492CA5"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558C3788" w14:textId="0DCA9B0D" w:rsidR="00AD50A2" w:rsidRPr="007848BC"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72516E">
        <w:t>350-370</w:t>
      </w:r>
      <w:r>
        <w:t xml:space="preserve"> мкм,</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r w:rsidR="003A6DB4">
        <w:t xml:space="preserve">Однако для удобства последующих вычислений можно рассмотреть </w:t>
      </w:r>
      <w:r w:rsidR="00FC0FC0">
        <w:t>это, с другой стороны:</w:t>
      </w:r>
      <w:r w:rsidR="003A6DB4">
        <w:t xml:space="preserve"> гравитация </w:t>
      </w:r>
      <w:r w:rsidR="00694F44">
        <w:t xml:space="preserve">действует на мембрану с силой в </w:t>
      </w:r>
      <w:r w:rsidR="00D901B8">
        <w:t>0.5–0.6</w:t>
      </w:r>
      <w:r w:rsidR="00694F44">
        <w:t xml:space="preserve"> мН,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 xml:space="preserve">мН, что дает </w:t>
      </w:r>
      <w:r w:rsidR="00D65BF3">
        <w:t>довольно небольшую разницу</w:t>
      </w:r>
      <w:r w:rsidR="00FC0FC0">
        <w:t xml:space="preserve">. Именно эту силу необходимо скомпенсировать за счет магнитного притяжения частиц, распределенных в мембране, чтобы </w:t>
      </w:r>
      <w:r w:rsidR="00D901B8">
        <w:t>поддерживать</w:t>
      </w:r>
      <w:r w:rsidR="00FC0FC0">
        <w:t xml:space="preserve"> её </w:t>
      </w:r>
      <w:r w:rsidR="00D901B8">
        <w:t>в жидкости.</w:t>
      </w:r>
    </w:p>
    <w:p w14:paraId="48EB49B0" w14:textId="6D5C732B" w:rsidR="00723ED7" w:rsidRDefault="00000000">
      <w:pPr>
        <w:ind w:firstLine="708"/>
      </w:pPr>
      <w:r>
        <w:lastRenderedPageBreak/>
        <w:t xml:space="preserve">Задача магнитной системы удерживать на плаву (придавать нулевую или положительную плавучесть белковой мембране, насыщенной магнитными </w:t>
      </w:r>
      <w:r w:rsidR="003A6DB4">
        <w:t>наночастицами</w:t>
      </w:r>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1755CF16"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51F63012" w14:textId="77777777" w:rsidR="005726A4" w:rsidRPr="00662EEB" w:rsidRDefault="005726A4">
      <w:pPr>
        <w:ind w:firstLine="708"/>
        <w:rPr>
          <w:lang w:val="en-US"/>
        </w:rPr>
      </w:pP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7"/>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5" w:name="_Toc125154177"/>
      <w:proofErr w:type="spellStart"/>
      <w:r>
        <w:lastRenderedPageBreak/>
        <w:t>Холдер</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4967A775"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CC560B">
        <w:rPr>
          <w:noProof/>
        </w:rPr>
        <w:t>15</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38940595"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CC560B">
        <w:rPr>
          <w:noProof/>
        </w:rPr>
        <w:t>16</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20670502"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CC560B">
        <w:rPr>
          <w:noProof/>
        </w:rPr>
        <w:t>17</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220D885D" w:rsidR="00252ACE" w:rsidRDefault="00F57744" w:rsidP="00F57744">
      <w:pPr>
        <w:pStyle w:val="a4"/>
      </w:pPr>
      <w:r>
        <w:t xml:space="preserve">Рисунок  </w:t>
      </w:r>
      <w:r>
        <w:fldChar w:fldCharType="begin"/>
      </w:r>
      <w:r>
        <w:instrText xml:space="preserve"> SEQ Рисунок_ \* ARABIC </w:instrText>
      </w:r>
      <w:r>
        <w:fldChar w:fldCharType="separate"/>
      </w:r>
      <w:r w:rsidR="00CC560B">
        <w:rPr>
          <w:noProof/>
        </w:rPr>
        <w:t>18</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4DC87FF1"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EC4946">
        <w:instrText xml:space="preserve"> ADDIN ZOTERO_ITEM CSL_CITATION {"citationID":"q5vbhh6u","properties":{"formattedCitation":"\\super 20\\nosupersub{}","plainCitation":"20","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EC4946" w:rsidRPr="00EC4946">
        <w:rPr>
          <w:vertAlign w:val="superscript"/>
        </w:rPr>
        <w:t>20</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2"/>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3"/>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4"/>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5B3610E" w14:textId="379BC3E9" w:rsidR="00507466" w:rsidRDefault="00507466" w:rsidP="00507466">
      <w:pPr>
        <w:pStyle w:val="a4"/>
      </w:pPr>
      <w:r>
        <w:t xml:space="preserve">Рисунок  </w:t>
      </w:r>
      <w:r>
        <w:fldChar w:fldCharType="begin"/>
      </w:r>
      <w:r>
        <w:instrText xml:space="preserve"> SEQ Рисунок_ \* ARABIC </w:instrText>
      </w:r>
      <w:r>
        <w:fldChar w:fldCharType="separate"/>
      </w:r>
      <w:r w:rsidR="00CC560B">
        <w:rPr>
          <w:noProof/>
        </w:rPr>
        <w:t>19</w:t>
      </w:r>
      <w:r>
        <w:fldChar w:fldCharType="end"/>
      </w:r>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7CF9F40E"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EC4946">
        <w:instrText xml:space="preserve"> ADDIN ZOTERO_ITEM CSL_CITATION {"citationID":"HcYUAvHM","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EC4946" w:rsidRPr="00EC4946">
        <w:rPr>
          <w:vertAlign w:val="superscript"/>
        </w:rPr>
        <w:t>21</w:t>
      </w:r>
      <w:r>
        <w:fldChar w:fldCharType="end"/>
      </w:r>
      <w:r>
        <w:t xml:space="preserve"> </w:t>
      </w:r>
      <w:r>
        <w:fldChar w:fldCharType="begin"/>
      </w:r>
      <w:r w:rsidR="00EC4946">
        <w:instrText xml:space="preserve"> ADDIN ZOTERO_ITEM CSL_CITATION {"citationID":"FrjqBTFb","properties":{"formattedCitation":"\\super 22\\nosupersub{}","plainCitation":"22","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EC4946" w:rsidRPr="00EC4946">
        <w:rPr>
          <w:vertAlign w:val="superscript"/>
        </w:rPr>
        <w:t>22</w:t>
      </w:r>
      <w:r>
        <w:fldChar w:fldCharType="end"/>
      </w:r>
      <w:r>
        <w:t xml:space="preserve">. </w:t>
      </w:r>
    </w:p>
    <w:p w14:paraId="4D2DF24D" w14:textId="65F10C15"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EC4946">
        <w:instrText xml:space="preserve"> ADDIN ZOTERO_ITEM CSL_CITATION {"citationID":"znFg1IL7","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EC4946" w:rsidRPr="00EC4946">
        <w:rPr>
          <w:vertAlign w:val="superscript"/>
        </w:rPr>
        <w:t>21</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FAB6AC6" w14:textId="05D6EF88"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sidR="00CC560B">
        <w:rPr>
          <w:noProof/>
        </w:rPr>
        <w:t>20</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450FA034"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EC4946">
        <w:instrText xml:space="preserve"> ADDIN ZOTERO_ITEM CSL_CITATION {"citationID":"s9ihrr4R","properties":{"formattedCitation":"\\super 23\\nosupersub{}","plainCitation":"23","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EC4946" w:rsidRPr="00EC4946">
        <w:rPr>
          <w:vertAlign w:val="superscript"/>
        </w:rPr>
        <w:t>23</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82E1124"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EC4946">
        <w:instrText xml:space="preserve"> ADDIN ZOTERO_ITEM CSL_CITATION {"citationID":"EzB7i22f","properties":{"formattedCitation":"\\super 24\\nosupersub{}","plainCitation":"24","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EC4946" w:rsidRPr="00EC4946">
        <w:rPr>
          <w:vertAlign w:val="superscript"/>
        </w:rPr>
        <w:t>24</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6681E10C" w14:textId="087D98CF"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CC560B">
        <w:rPr>
          <w:noProof/>
        </w:rPr>
        <w:t>21</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4C6FD93" w14:textId="18F16C04"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CC560B">
        <w:rPr>
          <w:noProof/>
        </w:rPr>
        <w:t>22</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5589FF5E"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EC4946">
        <w:instrText xml:space="preserve"> ADDIN ZOTERO_ITEM CSL_CITATION {"citationID":"dgyyOPWH","properties":{"formattedCitation":"\\super 25\\nosupersub{}","plainCitation":"25","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EC4946" w:rsidRPr="00EC4946">
        <w:rPr>
          <w:vertAlign w:val="superscript"/>
        </w:rPr>
        <w:t>25</w:t>
      </w:r>
      <w:r w:rsidR="00A40395">
        <w:fldChar w:fldCharType="end"/>
      </w:r>
      <w:r>
        <w:t xml:space="preserve"> или</w:t>
      </w:r>
      <w:r w:rsidRPr="00A40395">
        <w:t xml:space="preserve"> </w:t>
      </w:r>
      <w:r>
        <w:t>аммиаком</w:t>
      </w:r>
      <w:r w:rsidR="00A40395">
        <w:fldChar w:fldCharType="begin"/>
      </w:r>
      <w:r w:rsidR="00EC4946">
        <w:instrText xml:space="preserve"> ADDIN ZOTERO_ITEM CSL_CITATION {"citationID":"buRQIv0L","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7D019686"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EC4946">
        <w:instrText xml:space="preserve"> ADDIN ZOTERO_ITEM CSL_CITATION {"citationID":"K8oNaUu2","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C31941F" w14:textId="461B834A"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CC560B">
        <w:rPr>
          <w:noProof/>
        </w:rPr>
        <w:t>23</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810872F"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окраска по </w:t>
      </w:r>
      <w:r w:rsidR="00CC120B">
        <w:t>Р</w:t>
      </w:r>
      <w:r>
        <w:t>омановскому-</w:t>
      </w:r>
      <w:proofErr w:type="spellStart"/>
      <w:r w:rsidR="00CC120B">
        <w:t>Г</w:t>
      </w:r>
      <w:r>
        <w:t>имзе</w:t>
      </w:r>
      <w:proofErr w:type="spellEnd"/>
      <w:r w:rsidR="009C2A22">
        <w:t xml:space="preserve"> и </w:t>
      </w:r>
      <w:proofErr w:type="spellStart"/>
      <w:r w:rsidR="009C2A22">
        <w:t>толуидиновым</w:t>
      </w:r>
      <w:proofErr w:type="spellEnd"/>
      <w:r w:rsidR="009C2A22">
        <w:t xml:space="preserve"> синим</w:t>
      </w:r>
      <w:r>
        <w:t>.</w:t>
      </w:r>
      <w:r w:rsidR="009C2A22">
        <w:t xml:space="preserve"> Окраска первыми двумя методами осуществлялась прямо в ячейках 24 луночного планшета, после фиксации и </w:t>
      </w:r>
      <w:proofErr w:type="spellStart"/>
      <w:r w:rsidR="009C2A22">
        <w:t>обезвожния</w:t>
      </w:r>
      <w:proofErr w:type="spellEnd"/>
      <w:r w:rsidR="009C2A22">
        <w:t xml:space="preserve">, которое осуществлялось там же. </w:t>
      </w:r>
      <w:r w:rsidR="00CE51F8">
        <w:t xml:space="preserve"> </w:t>
      </w:r>
    </w:p>
    <w:p w14:paraId="1173040B" w14:textId="2DA48067" w:rsidR="00C65D49" w:rsidRPr="00BE3FBB" w:rsidRDefault="00C65D49" w:rsidP="00C966FA">
      <w:pPr>
        <w:ind w:firstLine="720"/>
      </w:pPr>
    </w:p>
    <w:p w14:paraId="369B96EF" w14:textId="77777777" w:rsidR="00CC120B" w:rsidRDefault="00CC120B" w:rsidP="008D1384">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333557D2" w:rsidR="00CC120B" w:rsidRDefault="00CC120B" w:rsidP="00CC120B">
      <w:pPr>
        <w:pStyle w:val="a4"/>
        <w:jc w:val="left"/>
      </w:pPr>
      <w:r>
        <w:t xml:space="preserve">Рисунок </w:t>
      </w:r>
      <w:r>
        <w:fldChar w:fldCharType="begin"/>
      </w:r>
      <w:r>
        <w:instrText xml:space="preserve"> SEQ Рисунок \* ARABIC </w:instrText>
      </w:r>
      <w:r>
        <w:fldChar w:fldCharType="separate"/>
      </w:r>
      <w:r w:rsidR="002D59EA">
        <w:rPr>
          <w:noProof/>
        </w:rPr>
        <w:t>8</w:t>
      </w:r>
      <w:r>
        <w:rPr>
          <w:noProof/>
        </w:rPr>
        <w:fldChar w:fldCharType="end"/>
      </w:r>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13AEDD11" w14:textId="77777777" w:rsidR="00CC560B" w:rsidRDefault="00CC560B" w:rsidP="00CC560B">
      <w:pPr>
        <w:keepNext/>
      </w:pPr>
      <w:r>
        <w:rPr>
          <w:noProof/>
        </w:rPr>
        <w:drawing>
          <wp:inline distT="0" distB="0" distL="0" distR="0" wp14:anchorId="4076CE37" wp14:editId="63943CA1">
            <wp:extent cx="5940425" cy="1505585"/>
            <wp:effectExtent l="0" t="0" r="3175"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0425" cy="1505585"/>
                    </a:xfrm>
                    <a:prstGeom prst="rect">
                      <a:avLst/>
                    </a:prstGeom>
                    <a:noFill/>
                    <a:ln>
                      <a:noFill/>
                    </a:ln>
                  </pic:spPr>
                </pic:pic>
              </a:graphicData>
            </a:graphic>
          </wp:inline>
        </w:drawing>
      </w:r>
    </w:p>
    <w:p w14:paraId="5B305535" w14:textId="1FC8ABD2" w:rsidR="00CC560B" w:rsidRPr="009C2A22" w:rsidRDefault="00CC560B" w:rsidP="00CC560B">
      <w:pPr>
        <w:pStyle w:val="a4"/>
        <w:jc w:val="left"/>
      </w:pPr>
      <w:r>
        <w:t xml:space="preserve">Рисунок  </w:t>
      </w:r>
      <w:r>
        <w:fldChar w:fldCharType="begin"/>
      </w:r>
      <w:r>
        <w:instrText xml:space="preserve"> SEQ Рисунок_ \* ARABIC </w:instrText>
      </w:r>
      <w:r>
        <w:fldChar w:fldCharType="separate"/>
      </w:r>
      <w:r>
        <w:rPr>
          <w:noProof/>
        </w:rPr>
        <w:t>24</w:t>
      </w:r>
      <w:r>
        <w:fldChar w:fldCharType="end"/>
      </w:r>
      <w:r w:rsidRPr="00CC560B">
        <w:t xml:space="preserve"> </w:t>
      </w:r>
      <w:r>
        <w:t xml:space="preserve">Микроскопия мембран окрашенных при помощи стандартных гистохимических подходов. </w:t>
      </w:r>
      <w:r>
        <w:rPr>
          <w:lang w:val="en-US"/>
        </w:rPr>
        <w:t>A</w:t>
      </w:r>
      <w:r w:rsidRPr="00CC560B">
        <w:t xml:space="preserve"> </w:t>
      </w:r>
      <w:r>
        <w:t xml:space="preserve">и </w:t>
      </w:r>
      <w:r>
        <w:rPr>
          <w:lang w:val="en-US"/>
        </w:rPr>
        <w:t>B</w:t>
      </w:r>
      <w:r w:rsidRPr="00CC560B">
        <w:t xml:space="preserve"> – </w:t>
      </w:r>
      <w:r>
        <w:t>окраска по Романовскому-</w:t>
      </w:r>
      <w:proofErr w:type="spellStart"/>
      <w:r>
        <w:t>Гимзе</w:t>
      </w:r>
      <w:proofErr w:type="spellEnd"/>
      <w:r w:rsidRPr="00CC560B">
        <w:t xml:space="preserve">, </w:t>
      </w:r>
      <w:r>
        <w:t xml:space="preserve">С и </w:t>
      </w:r>
      <w:r>
        <w:rPr>
          <w:lang w:val="en-US"/>
        </w:rPr>
        <w:t>D</w:t>
      </w:r>
      <w:r w:rsidRPr="00CC560B">
        <w:t xml:space="preserve"> </w:t>
      </w:r>
      <w:r>
        <w:t xml:space="preserve">окрашенные гематоксилином-эозином. </w:t>
      </w:r>
      <w:r>
        <w:rPr>
          <w:lang w:val="en-US"/>
        </w:rPr>
        <w:t>A</w:t>
      </w:r>
      <w:r w:rsidRPr="00CC560B">
        <w:t xml:space="preserve"> </w:t>
      </w:r>
      <w:r>
        <w:t xml:space="preserve">и </w:t>
      </w:r>
      <w:r>
        <w:rPr>
          <w:lang w:val="en-US"/>
        </w:rPr>
        <w:t>C</w:t>
      </w:r>
      <w:r w:rsidRPr="00CC560B">
        <w:t xml:space="preserve"> – </w:t>
      </w:r>
      <w:r>
        <w:t xml:space="preserve">мембраны сделанные с использованием </w:t>
      </w:r>
      <w:r>
        <w:rPr>
          <w:lang w:val="en-US"/>
        </w:rPr>
        <w:t>EDC</w:t>
      </w:r>
      <w:r>
        <w:t xml:space="preserve">, </w:t>
      </w:r>
      <w:r>
        <w:rPr>
          <w:lang w:val="en-US"/>
        </w:rPr>
        <w:t>B</w:t>
      </w:r>
      <w:r w:rsidRPr="00CC560B">
        <w:t xml:space="preserve"> </w:t>
      </w:r>
      <w:r>
        <w:t xml:space="preserve">и </w:t>
      </w:r>
      <w:r>
        <w:rPr>
          <w:lang w:val="en-US"/>
        </w:rPr>
        <w:t>D</w:t>
      </w:r>
      <w:r w:rsidRPr="00CC560B">
        <w:t xml:space="preserve"> </w:t>
      </w:r>
      <w:r>
        <w:t>с использованием глутарового альдегида. Масштабная линейка – 100 мкм.</w:t>
      </w:r>
    </w:p>
    <w:p w14:paraId="3DE09EF2" w14:textId="77777777" w:rsidR="00CC560B" w:rsidRPr="00CC560B" w:rsidRDefault="00CC560B" w:rsidP="00CC560B"/>
    <w:p w14:paraId="41B08E33" w14:textId="77777777" w:rsidR="00662EEB" w:rsidRDefault="00662EEB" w:rsidP="00662EEB">
      <w:pPr>
        <w:keepNext/>
        <w:jc w:val="center"/>
      </w:pPr>
      <w:r>
        <w:rPr>
          <w:noProof/>
        </w:rPr>
        <w:lastRenderedPageBreak/>
        <w:drawing>
          <wp:inline distT="0" distB="0" distL="0" distR="0" wp14:anchorId="1EC24258" wp14:editId="3C9A74DF">
            <wp:extent cx="3874555" cy="1979611"/>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3874555" cy="1979611"/>
                    </a:xfrm>
                    <a:prstGeom prst="rect">
                      <a:avLst/>
                    </a:prstGeom>
                    <a:noFill/>
                    <a:ln>
                      <a:noFill/>
                    </a:ln>
                  </pic:spPr>
                </pic:pic>
              </a:graphicData>
            </a:graphic>
          </wp:inline>
        </w:drawing>
      </w:r>
    </w:p>
    <w:p w14:paraId="04F74B46" w14:textId="302283DC" w:rsidR="00662EEB" w:rsidRDefault="00662EEB" w:rsidP="00662EEB">
      <w:pPr>
        <w:pStyle w:val="a4"/>
      </w:pPr>
      <w:r>
        <w:t xml:space="preserve">Рисунок  </w:t>
      </w:r>
      <w:r>
        <w:fldChar w:fldCharType="begin"/>
      </w:r>
      <w:r>
        <w:instrText xml:space="preserve"> SEQ Рисунок_ \* ARABIC </w:instrText>
      </w:r>
      <w:r>
        <w:fldChar w:fldCharType="separate"/>
      </w:r>
      <w:r w:rsidR="00CC560B">
        <w:rPr>
          <w:noProof/>
        </w:rPr>
        <w:t>25</w:t>
      </w:r>
      <w:r>
        <w:fldChar w:fldCharType="end"/>
      </w:r>
      <w:r w:rsidRPr="00662EEB">
        <w:t xml:space="preserve"> </w:t>
      </w:r>
      <w:r>
        <w:t xml:space="preserve">Боковой срез мембраны, с выращенными на ней клетками культуры </w:t>
      </w:r>
      <w:r>
        <w:rPr>
          <w:lang w:val="en-US"/>
        </w:rPr>
        <w:t>HeLa</w:t>
      </w:r>
      <w:r>
        <w:t xml:space="preserve"> (</w:t>
      </w:r>
      <w:r>
        <w:rPr>
          <w:lang w:val="en-US"/>
        </w:rPr>
        <w:t>A</w:t>
      </w:r>
      <w:r w:rsidRPr="00662EEB">
        <w:t xml:space="preserve">) </w:t>
      </w:r>
      <w:r>
        <w:t xml:space="preserve">и </w:t>
      </w:r>
      <w:proofErr w:type="spellStart"/>
      <w:r>
        <w:rPr>
          <w:lang w:val="en-US"/>
        </w:rPr>
        <w:t>MiaPaca</w:t>
      </w:r>
      <w:proofErr w:type="spellEnd"/>
      <w:r w:rsidRPr="00662EEB">
        <w:t xml:space="preserve"> 2(</w:t>
      </w:r>
      <w:r>
        <w:rPr>
          <w:lang w:val="en-US"/>
        </w:rPr>
        <w:t>B</w:t>
      </w:r>
      <w:r w:rsidRPr="00662EEB">
        <w:t>)</w:t>
      </w:r>
      <w:r>
        <w:t>, окрашенные соответственно</w:t>
      </w:r>
      <w:r w:rsidRPr="00662EEB">
        <w:t xml:space="preserve"> </w:t>
      </w:r>
      <w:r>
        <w:t xml:space="preserve">гематоксилином-эозином и </w:t>
      </w:r>
      <w:proofErr w:type="spellStart"/>
      <w:r>
        <w:t>толуидиновым</w:t>
      </w:r>
      <w:proofErr w:type="spellEnd"/>
      <w:r>
        <w:t xml:space="preserve"> синим. Масштабная линейка 20 мкм.</w:t>
      </w:r>
    </w:p>
    <w:p w14:paraId="02986907" w14:textId="2C01EA7D" w:rsidR="00CC560B" w:rsidRDefault="00CC560B" w:rsidP="00CC560B"/>
    <w:p w14:paraId="608D990C" w14:textId="77777777" w:rsidR="00CC560B" w:rsidRPr="00CC560B" w:rsidRDefault="00CC560B" w:rsidP="00CC560B"/>
    <w:p w14:paraId="2993CAE8" w14:textId="49CA7EB0"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r w:rsidR="001A33E7">
        <w:t>Вероятно,</w:t>
      </w:r>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7BEB430E"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CC560B">
        <w:rPr>
          <w:noProof/>
        </w:rPr>
        <w:t>26</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00232551"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CC560B">
        <w:rPr>
          <w:noProof/>
        </w:rPr>
        <w:t>27</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31A7DA22"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EC4946">
        <w:instrText xml:space="preserve"> ADDIN ZOTERO_ITEM CSL_CITATION {"citationID":"mtCSy1No","properties":{"formattedCitation":"\\super 27\\nosupersub{}","plainCitation":"27","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EC4946" w:rsidRPr="00EC4946">
        <w:rPr>
          <w:sz w:val="20"/>
          <w:vertAlign w:val="superscript"/>
        </w:rPr>
        <w:t>27</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1937796B"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CC560B">
        <w:rPr>
          <w:noProof/>
        </w:rPr>
        <w:t>28</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99">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2DA0F6F0"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CC560B">
        <w:rPr>
          <w:noProof/>
        </w:rPr>
        <w:t>29</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r w:rsidR="001A33E7">
        <w:t xml:space="preserve">420–460 </w:t>
      </w:r>
      <w:r>
        <w:t xml:space="preserve"> нм.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42A75D3F"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CC560B">
        <w:rPr>
          <w:noProof/>
        </w:rPr>
        <w:t>30</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r w:rsidR="001A33E7">
        <w:t xml:space="preserve">410–460 </w:t>
      </w:r>
      <w:r>
        <w:t xml:space="preserve">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r w:rsidR="00321D43">
        <w:t xml:space="preserve">т.е.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5AAB1C68" w:rsidR="006D3CC6" w:rsidRDefault="0025098E" w:rsidP="0025098E">
      <w:pPr>
        <w:pStyle w:val="a4"/>
      </w:pPr>
      <w:r>
        <w:t xml:space="preserve">Рисунок  </w:t>
      </w:r>
      <w:r>
        <w:fldChar w:fldCharType="begin"/>
      </w:r>
      <w:r>
        <w:instrText xml:space="preserve"> SEQ Рисунок_ \* ARABIC </w:instrText>
      </w:r>
      <w:r>
        <w:fldChar w:fldCharType="separate"/>
      </w:r>
      <w:r w:rsidR="00CC560B">
        <w:rPr>
          <w:noProof/>
        </w:rPr>
        <w:t>31</w:t>
      </w:r>
      <w:r>
        <w:fldChar w:fldCharType="end"/>
      </w:r>
      <w:r>
        <w:t xml:space="preserve"> Конфокальная микроскопия клеток в процессе </w:t>
      </w:r>
      <w:proofErr w:type="spellStart"/>
      <w:r>
        <w:t>сокультивирования</w:t>
      </w:r>
      <w:proofErr w:type="spellEnd"/>
      <w:r>
        <w:t xml:space="preserve">.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proofErr w:type="spellStart"/>
      <w:r w:rsidR="005C48C6">
        <w:rPr>
          <w:lang w:val="en-US"/>
        </w:rPr>
        <w:t>napari</w:t>
      </w:r>
      <w:proofErr w:type="spellEnd"/>
      <w:r w:rsidR="005C48C6" w:rsidRPr="003B3FA2">
        <w:t>.</w:t>
      </w:r>
    </w:p>
    <w:p w14:paraId="297733FE" w14:textId="3280AB8D" w:rsidR="00182CC3" w:rsidRPr="003B3FA2" w:rsidRDefault="00321D43" w:rsidP="00321D43">
      <w:pPr>
        <w:ind w:firstLine="720"/>
      </w:pPr>
      <w:r>
        <w:lastRenderedPageBreak/>
        <w:t xml:space="preserve">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w:t>
      </w:r>
      <w:proofErr w:type="spellStart"/>
      <w:r>
        <w:t>сокультивации</w:t>
      </w:r>
      <w:proofErr w:type="spellEnd"/>
      <w:r>
        <w:t>.</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6E02FD39" w:rsidR="00937833" w:rsidRPr="00937833" w:rsidRDefault="00937833" w:rsidP="00937833">
      <w:pPr>
        <w:pStyle w:val="a4"/>
      </w:pPr>
      <w:r>
        <w:t xml:space="preserve">Рисунок  </w:t>
      </w:r>
      <w:r>
        <w:fldChar w:fldCharType="begin"/>
      </w:r>
      <w:r>
        <w:instrText xml:space="preserve"> SEQ Рисунок_ \* ARABIC </w:instrText>
      </w:r>
      <w:r>
        <w:fldChar w:fldCharType="separate"/>
      </w:r>
      <w:r w:rsidR="00CC560B">
        <w:rPr>
          <w:noProof/>
        </w:rPr>
        <w:t>32</w:t>
      </w:r>
      <w:r>
        <w:fldChar w:fldCharType="end"/>
      </w:r>
      <w:r w:rsidRPr="00937833">
        <w:t xml:space="preserve"> Конфокальная микроскопия клеток в процессе </w:t>
      </w:r>
      <w:proofErr w:type="spellStart"/>
      <w:r w:rsidRPr="00937833">
        <w:t>сокультивирования</w:t>
      </w:r>
      <w:proofErr w:type="spellEnd"/>
      <w:r w:rsidRPr="00937833">
        <w:t xml:space="preserve">.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proofErr w:type="spellStart"/>
      <w:r>
        <w:rPr>
          <w:lang w:val="en-US"/>
        </w:rPr>
        <w:t>napari</w:t>
      </w:r>
      <w:proofErr w:type="spellEnd"/>
      <w:r w:rsidRPr="00937833">
        <w:t>.</w:t>
      </w:r>
    </w:p>
    <w:p w14:paraId="2348B07C" w14:textId="35498505" w:rsidR="00182CC3" w:rsidRDefault="00AE3F0F" w:rsidP="00AE3F0F">
      <w:r>
        <w:tab/>
        <w:t>При правильном расположении мембраны так же возможно получить качественное изображение и клеток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мембраны сделанные с использованием </w:t>
      </w:r>
      <w:r>
        <w:rPr>
          <w:lang w:val="en-US"/>
        </w:rPr>
        <w:t>EDC</w:t>
      </w:r>
      <w:r w:rsidRPr="00055EAF">
        <w:t xml:space="preserve"> </w:t>
      </w:r>
      <w:r>
        <w:t xml:space="preserve">как конъюгирующего агента можно изучать при помощи флуоресцентной и, особенно, конфокальной микроскопии. Естественно можно изучать и клетки, растущие на них, если окрасить их тем или иным </w:t>
      </w:r>
      <w:proofErr w:type="spellStart"/>
      <w:r>
        <w:t>флуорофором</w:t>
      </w:r>
      <w:proofErr w:type="spellEnd"/>
      <w:r>
        <w:t xml:space="preserve">,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w:t>
      </w:r>
      <w:proofErr w:type="spellStart"/>
      <w:r>
        <w:t>сокультивирования</w:t>
      </w:r>
      <w:proofErr w:type="spellEnd"/>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w:t>
      </w:r>
      <w:proofErr w:type="spellStart"/>
      <w:r>
        <w:t>зашумляя</w:t>
      </w:r>
      <w:proofErr w:type="spellEnd"/>
      <w:r>
        <w:t xml:space="preserve">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 xml:space="preserve">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например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5F846C53" w:rsidR="00A53558" w:rsidRDefault="00C97256" w:rsidP="00C97256">
      <w:pPr>
        <w:pStyle w:val="a4"/>
      </w:pPr>
      <w:r>
        <w:t xml:space="preserve">Рисунок  </w:t>
      </w:r>
      <w:r>
        <w:fldChar w:fldCharType="begin"/>
      </w:r>
      <w:r>
        <w:instrText xml:space="preserve"> SEQ Рисунок_ \* ARABIC </w:instrText>
      </w:r>
      <w:r>
        <w:fldChar w:fldCharType="separate"/>
      </w:r>
      <w:r w:rsidR="00CC560B">
        <w:rPr>
          <w:noProof/>
        </w:rPr>
        <w:t>33</w:t>
      </w:r>
      <w:r>
        <w:fldChar w:fldCharType="end"/>
      </w:r>
      <w:r w:rsidRPr="00C97256">
        <w:t xml:space="preserve"> </w:t>
      </w:r>
      <w:r w:rsidR="00D462D3">
        <w:t xml:space="preserve">Мембраны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proofErr w:type="spellStart"/>
      <w:r w:rsidR="00D462D3">
        <w:t>молда</w:t>
      </w:r>
      <w:proofErr w:type="spellEnd"/>
      <w:r w:rsidR="00D462D3">
        <w:t xml:space="preserve">,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proofErr w:type="spellStart"/>
      <w:r w:rsidR="00D462D3">
        <w:t>молда</w:t>
      </w:r>
      <w:proofErr w:type="spellEnd"/>
      <w:r w:rsidR="00D462D3">
        <w:t xml:space="preserve">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w:t>
      </w:r>
      <w:proofErr w:type="spellStart"/>
      <w:r w:rsidR="00927DB8">
        <w:t>молды</w:t>
      </w:r>
      <w:proofErr w:type="spellEnd"/>
      <w:r w:rsidR="00927DB8">
        <w:t xml:space="preserve">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proofErr w:type="spellStart"/>
      <w:r w:rsidR="00927DB8">
        <w:t>молдов</w:t>
      </w:r>
      <w:proofErr w:type="spellEnd"/>
      <w:r w:rsidR="00927DB8">
        <w:t xml:space="preserve">.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274CAF21" w:rsidR="00C97256" w:rsidRDefault="006C6B36" w:rsidP="006C6B36">
      <w:pPr>
        <w:pStyle w:val="a4"/>
      </w:pPr>
      <w:r>
        <w:t xml:space="preserve">Рисунок  </w:t>
      </w:r>
      <w:r>
        <w:fldChar w:fldCharType="begin"/>
      </w:r>
      <w:r>
        <w:instrText xml:space="preserve"> SEQ Рисунок_ \* ARABIC </w:instrText>
      </w:r>
      <w:r>
        <w:fldChar w:fldCharType="separate"/>
      </w:r>
      <w:r w:rsidR="00CC560B">
        <w:rPr>
          <w:noProof/>
        </w:rPr>
        <w:t>34</w:t>
      </w:r>
      <w:r>
        <w:fldChar w:fldCharType="end"/>
      </w:r>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proofErr w:type="spellStart"/>
      <w:r w:rsidR="00B36751">
        <w:rPr>
          <w:lang w:val="en-US"/>
        </w:rPr>
        <w:t>MiaPaca</w:t>
      </w:r>
      <w:proofErr w:type="spellEnd"/>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75C6905C" w14:textId="3027A540"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EC4946">
        <w:instrText xml:space="preserve"> ADDIN ZOTERO_ITEM CSL_CITATION {"citationID":"mdaOXOWe","properties":{"formattedCitation":"\\super 28\\nosupersub{}","plainCitation":"28","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EC4946" w:rsidRPr="00EC4946">
        <w:rPr>
          <w:vertAlign w:val="superscript"/>
        </w:rPr>
        <w:t>28</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0F3416EC"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CC560B">
        <w:rPr>
          <w:noProof/>
        </w:rPr>
        <w:t>35</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34F5AB52"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EC4946">
        <w:instrText xml:space="preserve"> ADDIN ZOTERO_ITEM CSL_CITATION {"citationID":"CYJMYD6l","properties":{"formattedCitation":"\\super 29\\nosupersub{}","plainCitation":"29","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EC4946" w:rsidRPr="00EC4946">
        <w:rPr>
          <w:vertAlign w:val="superscript"/>
        </w:rPr>
        <w:t>29</w:t>
      </w:r>
      <w:r w:rsidR="00F533FD">
        <w:fldChar w:fldCharType="end"/>
      </w:r>
      <w:r w:rsidR="00667007" w:rsidRPr="00667007">
        <w:t xml:space="preserve"> </w:t>
      </w:r>
      <w:r w:rsidR="00667007">
        <w:fldChar w:fldCharType="begin"/>
      </w:r>
      <w:r w:rsidR="00EC4946">
        <w:instrText xml:space="preserve"> ADDIN ZOTERO_ITEM CSL_CITATION {"citationID":"TsVOxD6g","properties":{"formattedCitation":"\\super 30\\nosupersub{}","plainCitation":"30","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EC4946" w:rsidRPr="00EC4946">
        <w:rPr>
          <w:vertAlign w:val="superscript"/>
        </w:rPr>
        <w:t>30</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w:t>
      </w:r>
      <w:r w:rsidR="00AC1CCF">
        <w:lastRenderedPageBreak/>
        <w:t xml:space="preserve">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1EDFB490" w:rsidR="00B97734" w:rsidRDefault="006B2937" w:rsidP="006B2937">
      <w:pPr>
        <w:pStyle w:val="a4"/>
      </w:pPr>
      <w:r>
        <w:t xml:space="preserve">Рисунок  </w:t>
      </w:r>
      <w:r>
        <w:fldChar w:fldCharType="begin"/>
      </w:r>
      <w:r>
        <w:instrText xml:space="preserve"> SEQ Рисунок_ \* ARABIC </w:instrText>
      </w:r>
      <w:r>
        <w:fldChar w:fldCharType="separate"/>
      </w:r>
      <w:r w:rsidR="00CC560B">
        <w:rPr>
          <w:noProof/>
        </w:rPr>
        <w:t>36</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2901312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EC4946">
        <w:instrText xml:space="preserve"> ADDIN ZOTERO_ITEM CSL_CITATION {"citationID":"KsX56y9S","properties":{"formattedCitation":"\\super 31\\nosupersub{}","plainCitation":"3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EC4946" w:rsidRPr="00EC4946">
        <w:rPr>
          <w:vertAlign w:val="superscript"/>
        </w:rPr>
        <w:t>31</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50829323"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CC560B">
        <w:rPr>
          <w:noProof/>
        </w:rPr>
        <w:t>37</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lastRenderedPageBreak/>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00662957"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CC560B">
        <w:rPr>
          <w:noProof/>
        </w:rPr>
        <w:t>38</w:t>
      </w:r>
      <w:r>
        <w:fldChar w:fldCharType="end"/>
      </w:r>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44A1A360"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CC560B">
        <w:rPr>
          <w:noProof/>
        </w:rPr>
        <w:t>39</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перепонками натянутыми через ячейку. Некоторые из них обладают некими намеками на трехмерную </w:t>
      </w:r>
      <w:r>
        <w:lastRenderedPageBreak/>
        <w:t xml:space="preserve">структуру, однако все таки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72B96AC8"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CC560B">
        <w:rPr>
          <w:noProof/>
        </w:rPr>
        <w:t>40</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319A2776" w:rsidR="008479C9" w:rsidRDefault="003F331A" w:rsidP="003F331A">
      <w:pPr>
        <w:ind w:firstLine="720"/>
      </w:pPr>
      <w:r>
        <w:t>Вероятно,</w:t>
      </w:r>
      <w:r>
        <w:t xml:space="preserve">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клетки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lastRenderedPageBreak/>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 xml:space="preserve">-1, the level of FAP expression is maintained relative to a culture of fibroblasts, </w:t>
      </w:r>
      <w:r w:rsidRPr="006C040C">
        <w:rPr>
          <w:lang w:val="en-US"/>
        </w:rPr>
        <w:lastRenderedPageBreak/>
        <w:t>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404C50DE" w14:textId="77777777" w:rsidR="00EC4946" w:rsidRPr="00EC4946" w:rsidRDefault="00E31CC5" w:rsidP="00EC4946">
      <w:pPr>
        <w:pStyle w:val="af6"/>
        <w:rPr>
          <w:lang w:val="en-US"/>
        </w:rPr>
      </w:pPr>
      <w:r>
        <w:fldChar w:fldCharType="begin"/>
      </w:r>
      <w:r w:rsidR="00A40395">
        <w:rPr>
          <w:lang w:val="en-US"/>
        </w:rPr>
        <w:instrText xml:space="preserve"> ADDIN ZOTERO_BIBL {"uncited":[],"omitted":[],"custom":[]} CSL_BIBLIOGRAPHY </w:instrText>
      </w:r>
      <w:r>
        <w:fldChar w:fldCharType="separate"/>
      </w:r>
      <w:r w:rsidR="00EC4946" w:rsidRPr="00EC4946">
        <w:rPr>
          <w:lang w:val="en-US"/>
        </w:rPr>
        <w:t>1.</w:t>
      </w:r>
      <w:r w:rsidR="00EC4946" w:rsidRPr="00EC4946">
        <w:rPr>
          <w:lang w:val="en-US"/>
        </w:rPr>
        <w:tab/>
        <w:t xml:space="preserve">Renaud, J. &amp; </w:t>
      </w:r>
      <w:proofErr w:type="spellStart"/>
      <w:r w:rsidR="00EC4946" w:rsidRPr="00EC4946">
        <w:rPr>
          <w:lang w:val="en-US"/>
        </w:rPr>
        <w:t>Martinoli</w:t>
      </w:r>
      <w:proofErr w:type="spellEnd"/>
      <w:r w:rsidR="00EC4946" w:rsidRPr="00EC4946">
        <w:rPr>
          <w:lang w:val="en-US"/>
        </w:rPr>
        <w:t xml:space="preserve">, M.-G. Development of an Insert Co-culture System of Two Cellular Types in the Absence of Cell-Cell Contact. </w:t>
      </w:r>
      <w:r w:rsidR="00EC4946" w:rsidRPr="00EC4946">
        <w:rPr>
          <w:i/>
          <w:iCs/>
          <w:lang w:val="en-US"/>
        </w:rPr>
        <w:t>J. Vis. Exp.</w:t>
      </w:r>
      <w:r w:rsidR="00EC4946" w:rsidRPr="00EC4946">
        <w:rPr>
          <w:lang w:val="en-US"/>
        </w:rPr>
        <w:t xml:space="preserve"> 54356 (2016) doi:10.3791/54356.</w:t>
      </w:r>
    </w:p>
    <w:p w14:paraId="4AC72007" w14:textId="77777777" w:rsidR="00EC4946" w:rsidRPr="00EC4946" w:rsidRDefault="00EC4946" w:rsidP="00EC4946">
      <w:pPr>
        <w:pStyle w:val="af6"/>
        <w:rPr>
          <w:lang w:val="en-US"/>
        </w:rPr>
      </w:pPr>
      <w:r w:rsidRPr="00EC4946">
        <w:rPr>
          <w:lang w:val="en-US"/>
        </w:rPr>
        <w:t>2.</w:t>
      </w:r>
      <w:r w:rsidRPr="00EC4946">
        <w:rPr>
          <w:lang w:val="en-US"/>
        </w:rPr>
        <w:tab/>
      </w:r>
      <w:proofErr w:type="spellStart"/>
      <w:r w:rsidRPr="00EC4946">
        <w:rPr>
          <w:lang w:val="en-US"/>
        </w:rPr>
        <w:t>Grobstein</w:t>
      </w:r>
      <w:proofErr w:type="spellEnd"/>
      <w:r w:rsidRPr="00EC4946">
        <w:rPr>
          <w:lang w:val="en-US"/>
        </w:rPr>
        <w:t xml:space="preserve">, C. Morphogenetic Interaction between Embryonic Mouse Tissues separated by a Membrane Filter. </w:t>
      </w:r>
      <w:r w:rsidRPr="00EC4946">
        <w:rPr>
          <w:i/>
          <w:iCs/>
          <w:lang w:val="en-US"/>
        </w:rPr>
        <w:t>Nature</w:t>
      </w:r>
      <w:r w:rsidRPr="00EC4946">
        <w:rPr>
          <w:lang w:val="en-US"/>
        </w:rPr>
        <w:t xml:space="preserve"> </w:t>
      </w:r>
      <w:r w:rsidRPr="00EC4946">
        <w:rPr>
          <w:b/>
          <w:bCs/>
          <w:lang w:val="en-US"/>
        </w:rPr>
        <w:t>172</w:t>
      </w:r>
      <w:r w:rsidRPr="00EC4946">
        <w:rPr>
          <w:lang w:val="en-US"/>
        </w:rPr>
        <w:t>, 869–871 (1953).</w:t>
      </w:r>
    </w:p>
    <w:p w14:paraId="54247C0A" w14:textId="77777777" w:rsidR="00EC4946" w:rsidRPr="00EC4946" w:rsidRDefault="00EC4946" w:rsidP="00EC4946">
      <w:pPr>
        <w:pStyle w:val="af6"/>
        <w:rPr>
          <w:lang w:val="en-US"/>
        </w:rPr>
      </w:pPr>
      <w:r w:rsidRPr="00EC4946">
        <w:rPr>
          <w:lang w:val="en-US"/>
        </w:rPr>
        <w:t>3.</w:t>
      </w:r>
      <w:r w:rsidRPr="00EC4946">
        <w:rPr>
          <w:lang w:val="en-US"/>
        </w:rPr>
        <w:tab/>
      </w:r>
      <w:proofErr w:type="spellStart"/>
      <w:r w:rsidRPr="00EC4946">
        <w:rPr>
          <w:lang w:val="en-US"/>
        </w:rPr>
        <w:t>Schindelin</w:t>
      </w:r>
      <w:proofErr w:type="spellEnd"/>
      <w:r w:rsidRPr="00EC4946">
        <w:rPr>
          <w:lang w:val="en-US"/>
        </w:rPr>
        <w:t xml:space="preserve">, J. </w:t>
      </w:r>
      <w:r w:rsidRPr="00EC4946">
        <w:rPr>
          <w:i/>
          <w:iCs/>
          <w:lang w:val="en-US"/>
        </w:rPr>
        <w:t>et al.</w:t>
      </w:r>
      <w:r w:rsidRPr="00EC4946">
        <w:rPr>
          <w:lang w:val="en-US"/>
        </w:rPr>
        <w:t xml:space="preserve"> Fiji: an open-source platform for biological-image analysis. </w:t>
      </w:r>
      <w:r w:rsidRPr="00EC4946">
        <w:rPr>
          <w:i/>
          <w:iCs/>
          <w:lang w:val="en-US"/>
        </w:rPr>
        <w:t>Nat. Methods</w:t>
      </w:r>
      <w:r w:rsidRPr="00EC4946">
        <w:rPr>
          <w:lang w:val="en-US"/>
        </w:rPr>
        <w:t xml:space="preserve"> </w:t>
      </w:r>
      <w:r w:rsidRPr="00EC4946">
        <w:rPr>
          <w:b/>
          <w:bCs/>
          <w:lang w:val="en-US"/>
        </w:rPr>
        <w:t>9</w:t>
      </w:r>
      <w:r w:rsidRPr="00EC4946">
        <w:rPr>
          <w:lang w:val="en-US"/>
        </w:rPr>
        <w:t>, 676–682 (2012).</w:t>
      </w:r>
    </w:p>
    <w:p w14:paraId="16B78120" w14:textId="77777777" w:rsidR="00EC4946" w:rsidRPr="00EC4946" w:rsidRDefault="00EC4946" w:rsidP="00EC4946">
      <w:pPr>
        <w:pStyle w:val="af6"/>
        <w:rPr>
          <w:lang w:val="en-US"/>
        </w:rPr>
      </w:pPr>
      <w:r w:rsidRPr="00EC4946">
        <w:rPr>
          <w:lang w:val="en-US"/>
        </w:rPr>
        <w:t>4.</w:t>
      </w:r>
      <w:r w:rsidRPr="00EC4946">
        <w:rPr>
          <w:lang w:val="en-US"/>
        </w:rPr>
        <w:tab/>
        <w:t xml:space="preserve">Waskom, M. seaborn: statistical data visualization. </w:t>
      </w:r>
      <w:r w:rsidRPr="00EC4946">
        <w:rPr>
          <w:i/>
          <w:iCs/>
          <w:lang w:val="en-US"/>
        </w:rPr>
        <w:t xml:space="preserve">J. Open Source </w:t>
      </w:r>
      <w:proofErr w:type="spellStart"/>
      <w:r w:rsidRPr="00EC4946">
        <w:rPr>
          <w:i/>
          <w:iCs/>
          <w:lang w:val="en-US"/>
        </w:rPr>
        <w:t>Softw</w:t>
      </w:r>
      <w:proofErr w:type="spellEnd"/>
      <w:r w:rsidRPr="00EC4946">
        <w:rPr>
          <w:i/>
          <w:iCs/>
          <w:lang w:val="en-US"/>
        </w:rPr>
        <w:t>.</w:t>
      </w:r>
      <w:r w:rsidRPr="00EC4946">
        <w:rPr>
          <w:lang w:val="en-US"/>
        </w:rPr>
        <w:t xml:space="preserve"> </w:t>
      </w:r>
      <w:r w:rsidRPr="00EC4946">
        <w:rPr>
          <w:b/>
          <w:bCs/>
          <w:lang w:val="en-US"/>
        </w:rPr>
        <w:t>6</w:t>
      </w:r>
      <w:r w:rsidRPr="00EC4946">
        <w:rPr>
          <w:lang w:val="en-US"/>
        </w:rPr>
        <w:t>, 3021 (2021).</w:t>
      </w:r>
    </w:p>
    <w:p w14:paraId="18E154E9" w14:textId="77777777" w:rsidR="00EC4946" w:rsidRPr="00EC4946" w:rsidRDefault="00EC4946" w:rsidP="00EC4946">
      <w:pPr>
        <w:pStyle w:val="af6"/>
        <w:rPr>
          <w:lang w:val="en-US"/>
        </w:rPr>
      </w:pPr>
      <w:r w:rsidRPr="00EC4946">
        <w:rPr>
          <w:lang w:val="en-US"/>
        </w:rPr>
        <w:t>5.</w:t>
      </w:r>
      <w:r w:rsidRPr="00EC4946">
        <w:rPr>
          <w:lang w:val="en-US"/>
        </w:rPr>
        <w:tab/>
      </w:r>
      <w:proofErr w:type="spellStart"/>
      <w:r w:rsidRPr="00EC4946">
        <w:rPr>
          <w:lang w:val="en-US"/>
        </w:rPr>
        <w:t>Sofroniew</w:t>
      </w:r>
      <w:proofErr w:type="spellEnd"/>
      <w:r w:rsidRPr="00EC4946">
        <w:rPr>
          <w:lang w:val="en-US"/>
        </w:rPr>
        <w:t xml:space="preserve">, Nicholas </w:t>
      </w:r>
      <w:r w:rsidRPr="00EC4946">
        <w:rPr>
          <w:i/>
          <w:iCs/>
          <w:lang w:val="en-US"/>
        </w:rPr>
        <w:t>et al.</w:t>
      </w:r>
      <w:r w:rsidRPr="00EC4946">
        <w:rPr>
          <w:lang w:val="en-US"/>
        </w:rPr>
        <w:t xml:space="preserve"> </w:t>
      </w:r>
      <w:proofErr w:type="spellStart"/>
      <w:r w:rsidRPr="00EC4946">
        <w:rPr>
          <w:lang w:val="en-US"/>
        </w:rPr>
        <w:t>napari</w:t>
      </w:r>
      <w:proofErr w:type="spellEnd"/>
      <w:r w:rsidRPr="00EC4946">
        <w:rPr>
          <w:lang w:val="en-US"/>
        </w:rPr>
        <w:t>: a multi-dimensional image viewer for Python. (2022) doi:10.5281/ZENODO.3555620.</w:t>
      </w:r>
    </w:p>
    <w:p w14:paraId="17832F89" w14:textId="77777777" w:rsidR="00EC4946" w:rsidRPr="00EC4946" w:rsidRDefault="00EC4946" w:rsidP="00EC4946">
      <w:pPr>
        <w:pStyle w:val="af6"/>
        <w:rPr>
          <w:lang w:val="en-US"/>
        </w:rPr>
      </w:pPr>
      <w:r w:rsidRPr="00EC4946">
        <w:rPr>
          <w:lang w:val="en-US"/>
        </w:rPr>
        <w:t>6.</w:t>
      </w:r>
      <w:r w:rsidRPr="00EC4946">
        <w:rPr>
          <w:lang w:val="en-US"/>
        </w:rPr>
        <w:tab/>
      </w:r>
      <w:proofErr w:type="spellStart"/>
      <w:r w:rsidRPr="00EC4946">
        <w:rPr>
          <w:lang w:val="en-US"/>
        </w:rPr>
        <w:t>Sclocco</w:t>
      </w:r>
      <w:proofErr w:type="spellEnd"/>
      <w:r w:rsidRPr="00EC4946">
        <w:rPr>
          <w:lang w:val="en-US"/>
        </w:rPr>
        <w:t xml:space="preserve">, A., Ong, S. J. Y., Pyay Aung, S. Y. &amp; </w:t>
      </w:r>
      <w:proofErr w:type="spellStart"/>
      <w:r w:rsidRPr="00EC4946">
        <w:rPr>
          <w:lang w:val="en-US"/>
        </w:rPr>
        <w:t>Teseo</w:t>
      </w:r>
      <w:proofErr w:type="spellEnd"/>
      <w:r w:rsidRPr="00EC4946">
        <w:rPr>
          <w:lang w:val="en-US"/>
        </w:rPr>
        <w:t xml:space="preserve">, S. Integrating real-time data analysis into automatic tracking of social insects. </w:t>
      </w:r>
      <w:r w:rsidRPr="00EC4946">
        <w:rPr>
          <w:i/>
          <w:iCs/>
          <w:lang w:val="en-US"/>
        </w:rPr>
        <w:t>R. Soc. Open Sci.</w:t>
      </w:r>
      <w:r w:rsidRPr="00EC4946">
        <w:rPr>
          <w:lang w:val="en-US"/>
        </w:rPr>
        <w:t xml:space="preserve"> </w:t>
      </w:r>
      <w:r w:rsidRPr="00EC4946">
        <w:rPr>
          <w:b/>
          <w:bCs/>
          <w:lang w:val="en-US"/>
        </w:rPr>
        <w:t>8</w:t>
      </w:r>
      <w:r w:rsidRPr="00EC4946">
        <w:rPr>
          <w:lang w:val="en-US"/>
        </w:rPr>
        <w:t>, rsos.202033, 202033 (2021).</w:t>
      </w:r>
    </w:p>
    <w:p w14:paraId="1EC359C9" w14:textId="77777777" w:rsidR="00EC4946" w:rsidRPr="00EC4946" w:rsidRDefault="00EC4946" w:rsidP="00EC4946">
      <w:pPr>
        <w:pStyle w:val="af6"/>
        <w:rPr>
          <w:lang w:val="en-US"/>
        </w:rPr>
      </w:pPr>
      <w:r w:rsidRPr="00EC4946">
        <w:rPr>
          <w:lang w:val="en-US"/>
        </w:rPr>
        <w:t>7.</w:t>
      </w:r>
      <w:r w:rsidRPr="00EC4946">
        <w:rPr>
          <w:lang w:val="en-US"/>
        </w:rPr>
        <w:tab/>
      </w:r>
      <w:proofErr w:type="spellStart"/>
      <w:r w:rsidRPr="00EC4946">
        <w:rPr>
          <w:lang w:val="en-US"/>
        </w:rPr>
        <w:t>Weigert</w:t>
      </w:r>
      <w:proofErr w:type="spellEnd"/>
      <w:r w:rsidRPr="00EC4946">
        <w:rPr>
          <w:lang w:val="en-US"/>
        </w:rPr>
        <w:t xml:space="preserve">, M., Schmidt, U., </w:t>
      </w:r>
      <w:proofErr w:type="spellStart"/>
      <w:r w:rsidRPr="00EC4946">
        <w:rPr>
          <w:lang w:val="en-US"/>
        </w:rPr>
        <w:t>Haase</w:t>
      </w:r>
      <w:proofErr w:type="spellEnd"/>
      <w:r w:rsidRPr="00EC4946">
        <w:rPr>
          <w:lang w:val="en-US"/>
        </w:rPr>
        <w:t xml:space="preserve">, R., Sugawara, K. &amp; Myers, G. Star-convex </w:t>
      </w:r>
      <w:proofErr w:type="spellStart"/>
      <w:r w:rsidRPr="00EC4946">
        <w:rPr>
          <w:lang w:val="en-US"/>
        </w:rPr>
        <w:t>Polyhedra</w:t>
      </w:r>
      <w:proofErr w:type="spellEnd"/>
      <w:r w:rsidRPr="00EC4946">
        <w:rPr>
          <w:lang w:val="en-US"/>
        </w:rPr>
        <w:t xml:space="preserve"> for 3D Object Detection and Segmentation in Microscopy. in </w:t>
      </w:r>
      <w:r w:rsidRPr="00EC4946">
        <w:rPr>
          <w:i/>
          <w:iCs/>
          <w:lang w:val="en-US"/>
        </w:rPr>
        <w:t>2020 IEEE Winter Conference on Applications of Computer Vision (WACV)</w:t>
      </w:r>
      <w:r w:rsidRPr="00EC4946">
        <w:rPr>
          <w:lang w:val="en-US"/>
        </w:rPr>
        <w:t xml:space="preserve"> 3655–3662 (IEEE, 2020). doi:10.1109/WACV45572.2020.9093435.</w:t>
      </w:r>
    </w:p>
    <w:p w14:paraId="475844A4" w14:textId="77777777" w:rsidR="00EC4946" w:rsidRPr="00EC4946" w:rsidRDefault="00EC4946" w:rsidP="00EC4946">
      <w:pPr>
        <w:pStyle w:val="af6"/>
        <w:rPr>
          <w:lang w:val="en-US"/>
        </w:rPr>
      </w:pPr>
      <w:r w:rsidRPr="00EC4946">
        <w:rPr>
          <w:lang w:val="en-US"/>
        </w:rPr>
        <w:t>8.</w:t>
      </w:r>
      <w:r w:rsidRPr="00EC4946">
        <w:rPr>
          <w:lang w:val="en-US"/>
        </w:rPr>
        <w:tab/>
        <w:t xml:space="preserve">Schmidt, U., </w:t>
      </w:r>
      <w:proofErr w:type="spellStart"/>
      <w:r w:rsidRPr="00EC4946">
        <w:rPr>
          <w:lang w:val="en-US"/>
        </w:rPr>
        <w:t>Weigert</w:t>
      </w:r>
      <w:proofErr w:type="spellEnd"/>
      <w:r w:rsidRPr="00EC4946">
        <w:rPr>
          <w:lang w:val="en-US"/>
        </w:rPr>
        <w:t xml:space="preserve">, M., Broaddus, C. &amp; Myers, G. Cell Detection with Star-Convex Polygons. in </w:t>
      </w:r>
      <w:r w:rsidRPr="00EC4946">
        <w:rPr>
          <w:i/>
          <w:iCs/>
          <w:lang w:val="en-US"/>
        </w:rPr>
        <w:t>Medical Image Computing and Computer Assisted Intervention – MICCAI 2018</w:t>
      </w:r>
      <w:r w:rsidRPr="00EC4946">
        <w:rPr>
          <w:lang w:val="en-US"/>
        </w:rPr>
        <w:t xml:space="preserve"> (eds. </w:t>
      </w:r>
      <w:proofErr w:type="spellStart"/>
      <w:r w:rsidRPr="00EC4946">
        <w:rPr>
          <w:lang w:val="en-US"/>
        </w:rPr>
        <w:t>Frangi</w:t>
      </w:r>
      <w:proofErr w:type="spellEnd"/>
      <w:r w:rsidRPr="00EC4946">
        <w:rPr>
          <w:lang w:val="en-US"/>
        </w:rPr>
        <w:t xml:space="preserve">, A. F., Schnabel, J. A., </w:t>
      </w:r>
      <w:proofErr w:type="spellStart"/>
      <w:r w:rsidRPr="00EC4946">
        <w:rPr>
          <w:lang w:val="en-US"/>
        </w:rPr>
        <w:t>Davatzikos</w:t>
      </w:r>
      <w:proofErr w:type="spellEnd"/>
      <w:r w:rsidRPr="00EC4946">
        <w:rPr>
          <w:lang w:val="en-US"/>
        </w:rPr>
        <w:t xml:space="preserve">, C., </w:t>
      </w:r>
      <w:proofErr w:type="spellStart"/>
      <w:r w:rsidRPr="00EC4946">
        <w:rPr>
          <w:lang w:val="en-US"/>
        </w:rPr>
        <w:t>Alberola</w:t>
      </w:r>
      <w:proofErr w:type="spellEnd"/>
      <w:r w:rsidRPr="00EC4946">
        <w:rPr>
          <w:lang w:val="en-US"/>
        </w:rPr>
        <w:t xml:space="preserve">-López, C. &amp; </w:t>
      </w:r>
      <w:proofErr w:type="spellStart"/>
      <w:r w:rsidRPr="00EC4946">
        <w:rPr>
          <w:lang w:val="en-US"/>
        </w:rPr>
        <w:t>Fichtinger</w:t>
      </w:r>
      <w:proofErr w:type="spellEnd"/>
      <w:r w:rsidRPr="00EC4946">
        <w:rPr>
          <w:lang w:val="en-US"/>
        </w:rPr>
        <w:t>, G.) vol. 11071 265–273 (Springer International Publishing, 2018).</w:t>
      </w:r>
    </w:p>
    <w:p w14:paraId="204E3281" w14:textId="77777777" w:rsidR="00EC4946" w:rsidRPr="00EC4946" w:rsidRDefault="00EC4946" w:rsidP="00EC4946">
      <w:pPr>
        <w:pStyle w:val="af6"/>
        <w:rPr>
          <w:lang w:val="en-US"/>
        </w:rPr>
      </w:pPr>
      <w:r w:rsidRPr="00EC4946">
        <w:rPr>
          <w:lang w:val="en-US"/>
        </w:rPr>
        <w:t>9.</w:t>
      </w:r>
      <w:r w:rsidRPr="00EC4946">
        <w:rPr>
          <w:lang w:val="en-US"/>
        </w:rPr>
        <w:tab/>
        <w:t xml:space="preserve">Stirling, D. R. </w:t>
      </w:r>
      <w:r w:rsidRPr="00EC4946">
        <w:rPr>
          <w:i/>
          <w:iCs/>
          <w:lang w:val="en-US"/>
        </w:rPr>
        <w:t>et al.</w:t>
      </w:r>
      <w:r w:rsidRPr="00EC4946">
        <w:rPr>
          <w:lang w:val="en-US"/>
        </w:rPr>
        <w:t xml:space="preserve"> </w:t>
      </w:r>
      <w:proofErr w:type="spellStart"/>
      <w:r w:rsidRPr="00EC4946">
        <w:rPr>
          <w:lang w:val="en-US"/>
        </w:rPr>
        <w:t>CellProfiler</w:t>
      </w:r>
      <w:proofErr w:type="spellEnd"/>
      <w:r w:rsidRPr="00EC4946">
        <w:rPr>
          <w:lang w:val="en-US"/>
        </w:rPr>
        <w:t xml:space="preserve"> 4: improvements in speed, utility and usability. </w:t>
      </w:r>
      <w:r w:rsidRPr="00EC4946">
        <w:rPr>
          <w:i/>
          <w:iCs/>
          <w:lang w:val="en-US"/>
        </w:rPr>
        <w:t>BMC Bioinformatics</w:t>
      </w:r>
      <w:r w:rsidRPr="00EC4946">
        <w:rPr>
          <w:lang w:val="en-US"/>
        </w:rPr>
        <w:t xml:space="preserve"> </w:t>
      </w:r>
      <w:r w:rsidRPr="00EC4946">
        <w:rPr>
          <w:b/>
          <w:bCs/>
          <w:lang w:val="en-US"/>
        </w:rPr>
        <w:t>22</w:t>
      </w:r>
      <w:r w:rsidRPr="00EC4946">
        <w:rPr>
          <w:lang w:val="en-US"/>
        </w:rPr>
        <w:t>, 433 (2021).</w:t>
      </w:r>
    </w:p>
    <w:p w14:paraId="72F43A0E" w14:textId="77777777" w:rsidR="00EC4946" w:rsidRPr="00EC4946" w:rsidRDefault="00EC4946" w:rsidP="00EC4946">
      <w:pPr>
        <w:pStyle w:val="af6"/>
        <w:rPr>
          <w:lang w:val="en-US"/>
        </w:rPr>
      </w:pPr>
      <w:r w:rsidRPr="00EC4946">
        <w:rPr>
          <w:lang w:val="en-US"/>
        </w:rPr>
        <w:t>10.</w:t>
      </w:r>
      <w:r w:rsidRPr="00EC4946">
        <w:rPr>
          <w:lang w:val="en-US"/>
        </w:rPr>
        <w:tab/>
        <w:t xml:space="preserve">Berg, S. </w:t>
      </w:r>
      <w:r w:rsidRPr="00EC4946">
        <w:rPr>
          <w:i/>
          <w:iCs/>
          <w:lang w:val="en-US"/>
        </w:rPr>
        <w:t>et al.</w:t>
      </w:r>
      <w:r w:rsidRPr="00EC4946">
        <w:rPr>
          <w:lang w:val="en-US"/>
        </w:rPr>
        <w:t xml:space="preserve"> </w:t>
      </w:r>
      <w:proofErr w:type="spellStart"/>
      <w:r w:rsidRPr="00EC4946">
        <w:rPr>
          <w:lang w:val="en-US"/>
        </w:rPr>
        <w:t>ilastik</w:t>
      </w:r>
      <w:proofErr w:type="spellEnd"/>
      <w:r w:rsidRPr="00EC4946">
        <w:rPr>
          <w:lang w:val="en-US"/>
        </w:rPr>
        <w:t xml:space="preserve">: interactive machine learning for (bio)image analysis. </w:t>
      </w:r>
      <w:r w:rsidRPr="00EC4946">
        <w:rPr>
          <w:i/>
          <w:iCs/>
          <w:lang w:val="en-US"/>
        </w:rPr>
        <w:t>Nat. Methods</w:t>
      </w:r>
      <w:r w:rsidRPr="00EC4946">
        <w:rPr>
          <w:lang w:val="en-US"/>
        </w:rPr>
        <w:t xml:space="preserve"> </w:t>
      </w:r>
      <w:r w:rsidRPr="00EC4946">
        <w:rPr>
          <w:b/>
          <w:bCs/>
          <w:lang w:val="en-US"/>
        </w:rPr>
        <w:t>16</w:t>
      </w:r>
      <w:r w:rsidRPr="00EC4946">
        <w:rPr>
          <w:lang w:val="en-US"/>
        </w:rPr>
        <w:t>, 1226–1232 (2019).</w:t>
      </w:r>
    </w:p>
    <w:p w14:paraId="1E6417F6" w14:textId="77777777" w:rsidR="00EC4946" w:rsidRPr="00EC4946" w:rsidRDefault="00EC4946" w:rsidP="00EC4946">
      <w:pPr>
        <w:pStyle w:val="af6"/>
        <w:rPr>
          <w:lang w:val="en-US"/>
        </w:rPr>
      </w:pPr>
      <w:r w:rsidRPr="00EC4946">
        <w:rPr>
          <w:lang w:val="en-US"/>
        </w:rPr>
        <w:t>11.</w:t>
      </w:r>
      <w:r w:rsidRPr="00EC4946">
        <w:rPr>
          <w:lang w:val="en-US"/>
        </w:rPr>
        <w:tab/>
        <w:t xml:space="preserve">Costa, E. C., Silva, D. N., Moreira, A. F. &amp; Correia, I. J. Optical clearing methods: An overview of the techniques used for the imaging of 3D spheroids. </w:t>
      </w:r>
      <w:proofErr w:type="spellStart"/>
      <w:r w:rsidRPr="00EC4946">
        <w:rPr>
          <w:i/>
          <w:iCs/>
          <w:lang w:val="en-US"/>
        </w:rPr>
        <w:t>Biotechnol</w:t>
      </w:r>
      <w:proofErr w:type="spellEnd"/>
      <w:r w:rsidRPr="00EC4946">
        <w:rPr>
          <w:i/>
          <w:iCs/>
          <w:lang w:val="en-US"/>
        </w:rPr>
        <w:t xml:space="preserve">. </w:t>
      </w:r>
      <w:proofErr w:type="spellStart"/>
      <w:r w:rsidRPr="00EC4946">
        <w:rPr>
          <w:i/>
          <w:iCs/>
          <w:lang w:val="en-US"/>
        </w:rPr>
        <w:t>Bioeng</w:t>
      </w:r>
      <w:proofErr w:type="spellEnd"/>
      <w:r w:rsidRPr="00EC4946">
        <w:rPr>
          <w:i/>
          <w:iCs/>
          <w:lang w:val="en-US"/>
        </w:rPr>
        <w:t>.</w:t>
      </w:r>
      <w:r w:rsidRPr="00EC4946">
        <w:rPr>
          <w:lang w:val="en-US"/>
        </w:rPr>
        <w:t xml:space="preserve"> </w:t>
      </w:r>
      <w:r w:rsidRPr="00EC4946">
        <w:rPr>
          <w:b/>
          <w:bCs/>
          <w:lang w:val="en-US"/>
        </w:rPr>
        <w:t>116</w:t>
      </w:r>
      <w:r w:rsidRPr="00EC4946">
        <w:rPr>
          <w:lang w:val="en-US"/>
        </w:rPr>
        <w:t>, 2742–2763 (2019).</w:t>
      </w:r>
    </w:p>
    <w:p w14:paraId="00F7E900" w14:textId="77777777" w:rsidR="00EC4946" w:rsidRPr="00EC4946" w:rsidRDefault="00EC4946" w:rsidP="00EC4946">
      <w:pPr>
        <w:pStyle w:val="af6"/>
        <w:rPr>
          <w:lang w:val="en-US"/>
        </w:rPr>
      </w:pPr>
      <w:r w:rsidRPr="00EC4946">
        <w:rPr>
          <w:lang w:val="en-US"/>
        </w:rPr>
        <w:lastRenderedPageBreak/>
        <w:t>12.</w:t>
      </w:r>
      <w:r w:rsidRPr="00EC4946">
        <w:rPr>
          <w:lang w:val="en-US"/>
        </w:rPr>
        <w:tab/>
        <w:t xml:space="preserve">Nürnberg, E. </w:t>
      </w:r>
      <w:r w:rsidRPr="00EC4946">
        <w:rPr>
          <w:i/>
          <w:iCs/>
          <w:lang w:val="en-US"/>
        </w:rPr>
        <w:t>et al.</w:t>
      </w:r>
      <w:r w:rsidRPr="00EC4946">
        <w:rPr>
          <w:lang w:val="en-US"/>
        </w:rPr>
        <w:t xml:space="preserve"> Routine Optical Clearing of 3D-Cell Cultures: Simplicity Forward. </w:t>
      </w:r>
      <w:r w:rsidRPr="00EC4946">
        <w:rPr>
          <w:i/>
          <w:iCs/>
          <w:lang w:val="en-US"/>
        </w:rPr>
        <w:t xml:space="preserve">Front. Mol. </w:t>
      </w:r>
      <w:proofErr w:type="spellStart"/>
      <w:r w:rsidRPr="00EC4946">
        <w:rPr>
          <w:i/>
          <w:iCs/>
          <w:lang w:val="en-US"/>
        </w:rPr>
        <w:t>Biosci</w:t>
      </w:r>
      <w:proofErr w:type="spellEnd"/>
      <w:r w:rsidRPr="00EC4946">
        <w:rPr>
          <w:i/>
          <w:iCs/>
          <w:lang w:val="en-US"/>
        </w:rPr>
        <w:t>.</w:t>
      </w:r>
      <w:r w:rsidRPr="00EC4946">
        <w:rPr>
          <w:lang w:val="en-US"/>
        </w:rPr>
        <w:t xml:space="preserve"> </w:t>
      </w:r>
      <w:r w:rsidRPr="00EC4946">
        <w:rPr>
          <w:b/>
          <w:bCs/>
          <w:lang w:val="en-US"/>
        </w:rPr>
        <w:t>7</w:t>
      </w:r>
      <w:r w:rsidRPr="00EC4946">
        <w:rPr>
          <w:lang w:val="en-US"/>
        </w:rPr>
        <w:t>, 20 (2020).</w:t>
      </w:r>
    </w:p>
    <w:p w14:paraId="41B2540E" w14:textId="77777777" w:rsidR="00EC4946" w:rsidRPr="00EC4946" w:rsidRDefault="00EC4946" w:rsidP="00EC4946">
      <w:pPr>
        <w:pStyle w:val="af6"/>
        <w:rPr>
          <w:lang w:val="en-US"/>
        </w:rPr>
      </w:pPr>
      <w:r w:rsidRPr="00EC4946">
        <w:rPr>
          <w:lang w:val="en-US"/>
        </w:rPr>
        <w:t>13.</w:t>
      </w:r>
      <w:r w:rsidRPr="00EC4946">
        <w:rPr>
          <w:lang w:val="en-US"/>
        </w:rPr>
        <w:tab/>
      </w:r>
      <w:proofErr w:type="spellStart"/>
      <w:r w:rsidRPr="00EC4946">
        <w:rPr>
          <w:lang w:val="en-US"/>
        </w:rPr>
        <w:t>Lugovik</w:t>
      </w:r>
      <w:proofErr w:type="spellEnd"/>
      <w:r w:rsidRPr="00EC4946">
        <w:rPr>
          <w:lang w:val="en-US"/>
        </w:rPr>
        <w:t xml:space="preserve">, K. I. </w:t>
      </w:r>
      <w:r w:rsidRPr="00EC4946">
        <w:rPr>
          <w:i/>
          <w:iCs/>
          <w:lang w:val="en-US"/>
        </w:rPr>
        <w:t>et al.</w:t>
      </w:r>
      <w:r w:rsidRPr="00EC4946">
        <w:rPr>
          <w:lang w:val="en-US"/>
        </w:rPr>
        <w:t xml:space="preserve"> N,O-bidentate ligands-based salicylic </w:t>
      </w:r>
      <w:proofErr w:type="spellStart"/>
      <w:r w:rsidRPr="00EC4946">
        <w:rPr>
          <w:lang w:val="en-US"/>
        </w:rPr>
        <w:t>spiroborates</w:t>
      </w:r>
      <w:proofErr w:type="spellEnd"/>
      <w:r w:rsidRPr="00EC4946">
        <w:rPr>
          <w:lang w:val="en-US"/>
        </w:rPr>
        <w:t xml:space="preserve">: A bright frontier of bioimaging. </w:t>
      </w:r>
      <w:r w:rsidRPr="00EC4946">
        <w:rPr>
          <w:i/>
          <w:iCs/>
          <w:lang w:val="en-US"/>
        </w:rPr>
        <w:t>Dyes Pigments</w:t>
      </w:r>
      <w:r w:rsidRPr="00EC4946">
        <w:rPr>
          <w:lang w:val="en-US"/>
        </w:rPr>
        <w:t xml:space="preserve"> </w:t>
      </w:r>
      <w:r w:rsidRPr="00EC4946">
        <w:rPr>
          <w:b/>
          <w:bCs/>
          <w:lang w:val="en-US"/>
        </w:rPr>
        <w:t>200</w:t>
      </w:r>
      <w:r w:rsidRPr="00EC4946">
        <w:rPr>
          <w:lang w:val="en-US"/>
        </w:rPr>
        <w:t>, 110165 (2022).</w:t>
      </w:r>
    </w:p>
    <w:p w14:paraId="714F799F" w14:textId="77777777" w:rsidR="00EC4946" w:rsidRPr="00EC4946" w:rsidRDefault="00EC4946" w:rsidP="00EC4946">
      <w:pPr>
        <w:pStyle w:val="af6"/>
        <w:rPr>
          <w:lang w:val="en-US"/>
        </w:rPr>
      </w:pPr>
      <w:r w:rsidRPr="00EC4946">
        <w:rPr>
          <w:lang w:val="en-US"/>
        </w:rPr>
        <w:t>14.</w:t>
      </w:r>
      <w:r w:rsidRPr="00EC4946">
        <w:rPr>
          <w:lang w:val="en-US"/>
        </w:rPr>
        <w:tab/>
        <w:t xml:space="preserve">Habeeb, A. F. S. A. Determination of free amino groups in proteins by </w:t>
      </w:r>
      <w:proofErr w:type="spellStart"/>
      <w:r w:rsidRPr="00EC4946">
        <w:rPr>
          <w:lang w:val="en-US"/>
        </w:rPr>
        <w:t>trinitrobenzenesulfonic</w:t>
      </w:r>
      <w:proofErr w:type="spellEnd"/>
      <w:r w:rsidRPr="00EC4946">
        <w:rPr>
          <w:lang w:val="en-US"/>
        </w:rPr>
        <w:t xml:space="preserve"> acid. </w:t>
      </w:r>
      <w:r w:rsidRPr="00EC4946">
        <w:rPr>
          <w:i/>
          <w:iCs/>
          <w:lang w:val="en-US"/>
        </w:rPr>
        <w:t xml:space="preserve">Anal. </w:t>
      </w:r>
      <w:proofErr w:type="spellStart"/>
      <w:r w:rsidRPr="00EC4946">
        <w:rPr>
          <w:i/>
          <w:iCs/>
          <w:lang w:val="en-US"/>
        </w:rPr>
        <w:t>Biochem</w:t>
      </w:r>
      <w:proofErr w:type="spellEnd"/>
      <w:r w:rsidRPr="00EC4946">
        <w:rPr>
          <w:i/>
          <w:iCs/>
          <w:lang w:val="en-US"/>
        </w:rPr>
        <w:t>.</w:t>
      </w:r>
      <w:r w:rsidRPr="00EC4946">
        <w:rPr>
          <w:lang w:val="en-US"/>
        </w:rPr>
        <w:t xml:space="preserve"> </w:t>
      </w:r>
      <w:r w:rsidRPr="00EC4946">
        <w:rPr>
          <w:b/>
          <w:bCs/>
          <w:lang w:val="en-US"/>
        </w:rPr>
        <w:t>14</w:t>
      </w:r>
      <w:r w:rsidRPr="00EC4946">
        <w:rPr>
          <w:lang w:val="en-US"/>
        </w:rPr>
        <w:t>, 328–336 (1966).</w:t>
      </w:r>
    </w:p>
    <w:p w14:paraId="10F9BA95" w14:textId="77777777" w:rsidR="00EC4946" w:rsidRPr="00EC4946" w:rsidRDefault="00EC4946" w:rsidP="00EC4946">
      <w:pPr>
        <w:pStyle w:val="af6"/>
        <w:rPr>
          <w:lang w:val="en-US"/>
        </w:rPr>
      </w:pPr>
      <w:r w:rsidRPr="00EC4946">
        <w:rPr>
          <w:lang w:val="en-US"/>
        </w:rPr>
        <w:t>15.</w:t>
      </w:r>
      <w:r w:rsidRPr="00EC4946">
        <w:rPr>
          <w:lang w:val="en-US"/>
        </w:rPr>
        <w:tab/>
      </w:r>
      <w:proofErr w:type="spellStart"/>
      <w:r w:rsidRPr="00EC4946">
        <w:rPr>
          <w:lang w:val="en-US"/>
        </w:rPr>
        <w:t>Khramtsov</w:t>
      </w:r>
      <w:proofErr w:type="spellEnd"/>
      <w:r w:rsidRPr="00EC4946">
        <w:rPr>
          <w:lang w:val="en-US"/>
        </w:rPr>
        <w:t xml:space="preserve">, P. </w:t>
      </w:r>
      <w:r w:rsidRPr="00EC4946">
        <w:rPr>
          <w:i/>
          <w:iCs/>
          <w:lang w:val="en-US"/>
        </w:rPr>
        <w:t>et al.</w:t>
      </w:r>
      <w:r w:rsidRPr="00EC4946">
        <w:rPr>
          <w:lang w:val="en-US"/>
        </w:rPr>
        <w:t xml:space="preserve"> Conjugation of carbon coated-iron nanoparticles with biomolecules for NMR-based assay. </w:t>
      </w:r>
      <w:r w:rsidRPr="00EC4946">
        <w:rPr>
          <w:i/>
          <w:iCs/>
          <w:lang w:val="en-US"/>
        </w:rPr>
        <w:t xml:space="preserve">Colloids Surf. B </w:t>
      </w:r>
      <w:proofErr w:type="spellStart"/>
      <w:r w:rsidRPr="00EC4946">
        <w:rPr>
          <w:i/>
          <w:iCs/>
          <w:lang w:val="en-US"/>
        </w:rPr>
        <w:t>Biointerfaces</w:t>
      </w:r>
      <w:proofErr w:type="spellEnd"/>
      <w:r w:rsidRPr="00EC4946">
        <w:rPr>
          <w:lang w:val="en-US"/>
        </w:rPr>
        <w:t xml:space="preserve"> </w:t>
      </w:r>
      <w:r w:rsidRPr="00EC4946">
        <w:rPr>
          <w:b/>
          <w:bCs/>
          <w:lang w:val="en-US"/>
        </w:rPr>
        <w:t>176</w:t>
      </w:r>
      <w:r w:rsidRPr="00EC4946">
        <w:rPr>
          <w:lang w:val="en-US"/>
        </w:rPr>
        <w:t>, 256–264 (2019).</w:t>
      </w:r>
    </w:p>
    <w:p w14:paraId="5777964F" w14:textId="77777777" w:rsidR="00EC4946" w:rsidRPr="00EC4946" w:rsidRDefault="00EC4946" w:rsidP="00EC4946">
      <w:pPr>
        <w:pStyle w:val="af6"/>
        <w:rPr>
          <w:lang w:val="en-US"/>
        </w:rPr>
      </w:pPr>
      <w:r w:rsidRPr="00EC4946">
        <w:rPr>
          <w:lang w:val="en-US"/>
        </w:rPr>
        <w:t>16.</w:t>
      </w:r>
      <w:r w:rsidRPr="00EC4946">
        <w:rPr>
          <w:lang w:val="en-US"/>
        </w:rPr>
        <w:tab/>
        <w:t xml:space="preserve">Cabana, H., Ahamed, A. &amp; Leduc, R. Conjugation of laccase from the white rot fungus </w:t>
      </w:r>
      <w:proofErr w:type="spellStart"/>
      <w:r w:rsidRPr="00EC4946">
        <w:rPr>
          <w:lang w:val="en-US"/>
        </w:rPr>
        <w:t>Trametes</w:t>
      </w:r>
      <w:proofErr w:type="spellEnd"/>
      <w:r w:rsidRPr="00EC4946">
        <w:rPr>
          <w:lang w:val="en-US"/>
        </w:rPr>
        <w:t xml:space="preserve"> versicolor to chitosan and its utilization for the elimination of triclosan. </w:t>
      </w:r>
      <w:proofErr w:type="spellStart"/>
      <w:r w:rsidRPr="00EC4946">
        <w:rPr>
          <w:i/>
          <w:iCs/>
          <w:lang w:val="en-US"/>
        </w:rPr>
        <w:t>Bioresour</w:t>
      </w:r>
      <w:proofErr w:type="spellEnd"/>
      <w:r w:rsidRPr="00EC4946">
        <w:rPr>
          <w:i/>
          <w:iCs/>
          <w:lang w:val="en-US"/>
        </w:rPr>
        <w:t>. Technol.</w:t>
      </w:r>
      <w:r w:rsidRPr="00EC4946">
        <w:rPr>
          <w:lang w:val="en-US"/>
        </w:rPr>
        <w:t xml:space="preserve"> </w:t>
      </w:r>
      <w:r w:rsidRPr="00EC4946">
        <w:rPr>
          <w:b/>
          <w:bCs/>
          <w:lang w:val="en-US"/>
        </w:rPr>
        <w:t>102</w:t>
      </w:r>
      <w:r w:rsidRPr="00EC4946">
        <w:rPr>
          <w:lang w:val="en-US"/>
        </w:rPr>
        <w:t>, 1656–1662 (2011).</w:t>
      </w:r>
    </w:p>
    <w:p w14:paraId="21CE26AC" w14:textId="77777777" w:rsidR="00EC4946" w:rsidRPr="00EC4946" w:rsidRDefault="00EC4946" w:rsidP="00EC4946">
      <w:pPr>
        <w:pStyle w:val="af6"/>
        <w:rPr>
          <w:lang w:val="en-US"/>
        </w:rPr>
      </w:pPr>
      <w:r w:rsidRPr="00EC4946">
        <w:rPr>
          <w:lang w:val="en-US"/>
        </w:rPr>
        <w:t>17.</w:t>
      </w:r>
      <w:r w:rsidRPr="00EC4946">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EC4946">
        <w:rPr>
          <w:i/>
          <w:iCs/>
          <w:lang w:val="en-US"/>
        </w:rPr>
        <w:t>Langmuir</w:t>
      </w:r>
      <w:r w:rsidRPr="00EC4946">
        <w:rPr>
          <w:lang w:val="en-US"/>
        </w:rPr>
        <w:t xml:space="preserve"> </w:t>
      </w:r>
      <w:r w:rsidRPr="00EC4946">
        <w:rPr>
          <w:b/>
          <w:bCs/>
          <w:lang w:val="en-US"/>
        </w:rPr>
        <w:t>27</w:t>
      </w:r>
      <w:r w:rsidRPr="00EC4946">
        <w:rPr>
          <w:lang w:val="en-US"/>
        </w:rPr>
        <w:t>, 13888–13896 (2011).</w:t>
      </w:r>
    </w:p>
    <w:p w14:paraId="7CAE6361" w14:textId="77777777" w:rsidR="00EC4946" w:rsidRPr="00EC4946" w:rsidRDefault="00EC4946" w:rsidP="00EC4946">
      <w:pPr>
        <w:pStyle w:val="af6"/>
        <w:rPr>
          <w:lang w:val="en-US"/>
        </w:rPr>
      </w:pPr>
      <w:r w:rsidRPr="00EC4946">
        <w:rPr>
          <w:lang w:val="en-US"/>
        </w:rPr>
        <w:t>18.</w:t>
      </w:r>
      <w:r w:rsidRPr="00EC4946">
        <w:rPr>
          <w:lang w:val="en-US"/>
        </w:rPr>
        <w:tab/>
      </w:r>
      <w:proofErr w:type="spellStart"/>
      <w:r w:rsidRPr="00EC4946">
        <w:rPr>
          <w:lang w:val="en-US"/>
        </w:rPr>
        <w:t>Vrana</w:t>
      </w:r>
      <w:proofErr w:type="spellEnd"/>
      <w:r w:rsidRPr="00EC4946">
        <w:rPr>
          <w:lang w:val="en-US"/>
        </w:rPr>
        <w:t xml:space="preserve">, N. E. </w:t>
      </w:r>
      <w:r w:rsidRPr="00EC4946">
        <w:rPr>
          <w:i/>
          <w:iCs/>
          <w:lang w:val="en-US"/>
        </w:rPr>
        <w:t>et al.</w:t>
      </w:r>
      <w:r w:rsidRPr="00EC4946">
        <w:rPr>
          <w:lang w:val="en-US"/>
        </w:rPr>
        <w:t xml:space="preserve"> EDC/NHS cross-linked collagen foams as scaffolds for artificial corneal stroma. </w:t>
      </w:r>
      <w:r w:rsidRPr="00EC4946">
        <w:rPr>
          <w:i/>
          <w:iCs/>
          <w:lang w:val="en-US"/>
        </w:rPr>
        <w:t xml:space="preserve">J. </w:t>
      </w:r>
      <w:proofErr w:type="spellStart"/>
      <w:r w:rsidRPr="00EC4946">
        <w:rPr>
          <w:i/>
          <w:iCs/>
          <w:lang w:val="en-US"/>
        </w:rPr>
        <w:t>Biomater</w:t>
      </w:r>
      <w:proofErr w:type="spellEnd"/>
      <w:r w:rsidRPr="00EC4946">
        <w:rPr>
          <w:i/>
          <w:iCs/>
          <w:lang w:val="en-US"/>
        </w:rPr>
        <w:t xml:space="preserve">. Sci. </w:t>
      </w:r>
      <w:proofErr w:type="spellStart"/>
      <w:r w:rsidRPr="00EC4946">
        <w:rPr>
          <w:i/>
          <w:iCs/>
          <w:lang w:val="en-US"/>
        </w:rPr>
        <w:t>Polym</w:t>
      </w:r>
      <w:proofErr w:type="spellEnd"/>
      <w:r w:rsidRPr="00EC4946">
        <w:rPr>
          <w:i/>
          <w:iCs/>
          <w:lang w:val="en-US"/>
        </w:rPr>
        <w:t>. Ed.</w:t>
      </w:r>
      <w:r w:rsidRPr="00EC4946">
        <w:rPr>
          <w:lang w:val="en-US"/>
        </w:rPr>
        <w:t xml:space="preserve"> </w:t>
      </w:r>
      <w:r w:rsidRPr="00EC4946">
        <w:rPr>
          <w:b/>
          <w:bCs/>
          <w:lang w:val="en-US"/>
        </w:rPr>
        <w:t>18</w:t>
      </w:r>
      <w:r w:rsidRPr="00EC4946">
        <w:rPr>
          <w:lang w:val="en-US"/>
        </w:rPr>
        <w:t>, 1527–1545 (2007).</w:t>
      </w:r>
    </w:p>
    <w:p w14:paraId="49278AB5" w14:textId="77777777" w:rsidR="00EC4946" w:rsidRPr="00EC4946" w:rsidRDefault="00EC4946" w:rsidP="00EC4946">
      <w:pPr>
        <w:pStyle w:val="af6"/>
        <w:rPr>
          <w:lang w:val="en-US"/>
        </w:rPr>
      </w:pPr>
      <w:r w:rsidRPr="00EC4946">
        <w:rPr>
          <w:lang w:val="en-US"/>
        </w:rPr>
        <w:t>19.</w:t>
      </w:r>
      <w:r w:rsidRPr="00EC4946">
        <w:rPr>
          <w:lang w:val="en-US"/>
        </w:rPr>
        <w:tab/>
        <w:t xml:space="preserve">Tang, Z. </w:t>
      </w:r>
      <w:r w:rsidRPr="00EC4946">
        <w:rPr>
          <w:i/>
          <w:iCs/>
          <w:lang w:val="en-US"/>
        </w:rPr>
        <w:t>et al.</w:t>
      </w:r>
      <w:r w:rsidRPr="00EC4946">
        <w:rPr>
          <w:lang w:val="en-US"/>
        </w:rPr>
        <w:t xml:space="preserve"> A General Protein Unfolding‐Chemical Coupling Strategy for Pure Protein Hydrogels with Mechanically Strong and Multifunctional Properties. </w:t>
      </w:r>
      <w:r w:rsidRPr="00EC4946">
        <w:rPr>
          <w:i/>
          <w:iCs/>
          <w:lang w:val="en-US"/>
        </w:rPr>
        <w:t>Adv. Sci.</w:t>
      </w:r>
      <w:r w:rsidRPr="00EC4946">
        <w:rPr>
          <w:lang w:val="en-US"/>
        </w:rPr>
        <w:t xml:space="preserve"> </w:t>
      </w:r>
      <w:r w:rsidRPr="00EC4946">
        <w:rPr>
          <w:b/>
          <w:bCs/>
          <w:lang w:val="en-US"/>
        </w:rPr>
        <w:t>9</w:t>
      </w:r>
      <w:r w:rsidRPr="00EC4946">
        <w:rPr>
          <w:lang w:val="en-US"/>
        </w:rPr>
        <w:t>, 2102557 (2022).</w:t>
      </w:r>
    </w:p>
    <w:p w14:paraId="0D010F02" w14:textId="77777777" w:rsidR="00EC4946" w:rsidRPr="00EC4946" w:rsidRDefault="00EC4946" w:rsidP="00EC4946">
      <w:pPr>
        <w:pStyle w:val="af6"/>
        <w:rPr>
          <w:lang w:val="en-US"/>
        </w:rPr>
      </w:pPr>
      <w:r w:rsidRPr="00EC4946">
        <w:rPr>
          <w:lang w:val="en-US"/>
        </w:rPr>
        <w:t>20.</w:t>
      </w:r>
      <w:r w:rsidRPr="00EC4946">
        <w:rPr>
          <w:lang w:val="en-US"/>
        </w:rPr>
        <w:tab/>
        <w:t xml:space="preserve">Dogan, A. A. &amp; </w:t>
      </w:r>
      <w:proofErr w:type="spellStart"/>
      <w:r w:rsidRPr="00EC4946">
        <w:rPr>
          <w:lang w:val="en-US"/>
        </w:rPr>
        <w:t>Dufva</w:t>
      </w:r>
      <w:proofErr w:type="spellEnd"/>
      <w:r w:rsidRPr="00EC4946">
        <w:rPr>
          <w:lang w:val="en-US"/>
        </w:rPr>
        <w:t xml:space="preserve">, M. Customized 3D-printed stackable cell culture inserts tailored with bioactive membranes. </w:t>
      </w:r>
      <w:r w:rsidRPr="00EC4946">
        <w:rPr>
          <w:i/>
          <w:iCs/>
          <w:lang w:val="en-US"/>
        </w:rPr>
        <w:t>Sci. Rep.</w:t>
      </w:r>
      <w:r w:rsidRPr="00EC4946">
        <w:rPr>
          <w:lang w:val="en-US"/>
        </w:rPr>
        <w:t xml:space="preserve"> </w:t>
      </w:r>
      <w:r w:rsidRPr="00EC4946">
        <w:rPr>
          <w:b/>
          <w:bCs/>
          <w:lang w:val="en-US"/>
        </w:rPr>
        <w:t>12</w:t>
      </w:r>
      <w:r w:rsidRPr="00EC4946">
        <w:rPr>
          <w:lang w:val="en-US"/>
        </w:rPr>
        <w:t>, 3694 (2022).</w:t>
      </w:r>
    </w:p>
    <w:p w14:paraId="7CA97D9D" w14:textId="77777777" w:rsidR="00EC4946" w:rsidRPr="00EC4946" w:rsidRDefault="00EC4946" w:rsidP="00EC4946">
      <w:pPr>
        <w:pStyle w:val="af6"/>
        <w:rPr>
          <w:lang w:val="en-US"/>
        </w:rPr>
      </w:pPr>
      <w:r w:rsidRPr="00EC4946">
        <w:rPr>
          <w:lang w:val="en-US"/>
        </w:rPr>
        <w:t>21.</w:t>
      </w:r>
      <w:r w:rsidRPr="00EC4946">
        <w:rPr>
          <w:lang w:val="en-US"/>
        </w:rPr>
        <w:tab/>
      </w:r>
      <w:proofErr w:type="spellStart"/>
      <w:r w:rsidRPr="00EC4946">
        <w:rPr>
          <w:lang w:val="en-US"/>
        </w:rPr>
        <w:t>Byzov</w:t>
      </w:r>
      <w:proofErr w:type="spellEnd"/>
      <w:r w:rsidRPr="00EC4946">
        <w:rPr>
          <w:lang w:val="en-US"/>
        </w:rPr>
        <w:t xml:space="preserve">, I. V. </w:t>
      </w:r>
      <w:r w:rsidRPr="00EC4946">
        <w:rPr>
          <w:i/>
          <w:iCs/>
          <w:lang w:val="en-US"/>
        </w:rPr>
        <w:t>et al.</w:t>
      </w:r>
      <w:r w:rsidRPr="00EC4946">
        <w:rPr>
          <w:lang w:val="en-US"/>
        </w:rPr>
        <w:t xml:space="preserve"> NMR Relaxometry at Quantification of the Captured Magnetic Nanoparticles by Cells. </w:t>
      </w:r>
      <w:r w:rsidRPr="00EC4946">
        <w:rPr>
          <w:i/>
          <w:iCs/>
          <w:lang w:val="en-US"/>
        </w:rPr>
        <w:t xml:space="preserve">Phys. Met. </w:t>
      </w:r>
      <w:proofErr w:type="spellStart"/>
      <w:r w:rsidRPr="00EC4946">
        <w:rPr>
          <w:i/>
          <w:iCs/>
          <w:lang w:val="en-US"/>
        </w:rPr>
        <w:t>Metallogr</w:t>
      </w:r>
      <w:proofErr w:type="spellEnd"/>
      <w:r w:rsidRPr="00EC4946">
        <w:rPr>
          <w:i/>
          <w:iCs/>
          <w:lang w:val="en-US"/>
        </w:rPr>
        <w:t>.</w:t>
      </w:r>
      <w:r w:rsidRPr="00EC4946">
        <w:rPr>
          <w:lang w:val="en-US"/>
        </w:rPr>
        <w:t xml:space="preserve"> </w:t>
      </w:r>
      <w:r w:rsidRPr="00EC4946">
        <w:rPr>
          <w:b/>
          <w:bCs/>
          <w:lang w:val="en-US"/>
        </w:rPr>
        <w:t>120</w:t>
      </w:r>
      <w:r w:rsidRPr="00EC4946">
        <w:rPr>
          <w:lang w:val="en-US"/>
        </w:rPr>
        <w:t>, 1341–1346 (2019).</w:t>
      </w:r>
    </w:p>
    <w:p w14:paraId="0D44F197" w14:textId="77777777" w:rsidR="00EC4946" w:rsidRPr="00EC4946" w:rsidRDefault="00EC4946" w:rsidP="00EC4946">
      <w:pPr>
        <w:pStyle w:val="af6"/>
        <w:rPr>
          <w:lang w:val="en-US"/>
        </w:rPr>
      </w:pPr>
      <w:r w:rsidRPr="00EC4946">
        <w:rPr>
          <w:lang w:val="en-US"/>
        </w:rPr>
        <w:t>22.</w:t>
      </w:r>
      <w:r w:rsidRPr="00EC4946">
        <w:rPr>
          <w:lang w:val="en-US"/>
        </w:rPr>
        <w:tab/>
        <w:t xml:space="preserve">Minin, A. S. </w:t>
      </w:r>
      <w:r w:rsidRPr="00EC4946">
        <w:rPr>
          <w:i/>
          <w:iCs/>
          <w:lang w:val="en-US"/>
        </w:rPr>
        <w:t>et al.</w:t>
      </w:r>
      <w:r w:rsidRPr="00EC4946">
        <w:rPr>
          <w:lang w:val="en-US"/>
        </w:rPr>
        <w:t xml:space="preserve"> Application of NMR for quantification of magnetic nanoparticles and development of paper-based assay. </w:t>
      </w:r>
      <w:r w:rsidRPr="00EC4946">
        <w:rPr>
          <w:i/>
          <w:iCs/>
          <w:lang w:val="en-US"/>
        </w:rPr>
        <w:t>J. Phys. Conf. Ser.</w:t>
      </w:r>
      <w:r w:rsidRPr="00EC4946">
        <w:rPr>
          <w:lang w:val="en-US"/>
        </w:rPr>
        <w:t xml:space="preserve"> </w:t>
      </w:r>
      <w:r w:rsidRPr="00EC4946">
        <w:rPr>
          <w:b/>
          <w:bCs/>
          <w:lang w:val="en-US"/>
        </w:rPr>
        <w:t>1389</w:t>
      </w:r>
      <w:r w:rsidRPr="00EC4946">
        <w:rPr>
          <w:lang w:val="en-US"/>
        </w:rPr>
        <w:t>, 012069 (2019).</w:t>
      </w:r>
    </w:p>
    <w:p w14:paraId="28F4E395" w14:textId="77777777" w:rsidR="00EC4946" w:rsidRPr="00EC4946" w:rsidRDefault="00EC4946" w:rsidP="00EC4946">
      <w:pPr>
        <w:pStyle w:val="af6"/>
        <w:rPr>
          <w:lang w:val="en-US"/>
        </w:rPr>
      </w:pPr>
      <w:r w:rsidRPr="00EC4946">
        <w:rPr>
          <w:lang w:val="en-US"/>
        </w:rPr>
        <w:lastRenderedPageBreak/>
        <w:t>23.</w:t>
      </w:r>
      <w:r w:rsidRPr="00EC4946">
        <w:rPr>
          <w:lang w:val="en-US"/>
        </w:rPr>
        <w:tab/>
        <w:t xml:space="preserve">Sazonova, E. V., </w:t>
      </w:r>
      <w:proofErr w:type="spellStart"/>
      <w:r w:rsidRPr="00EC4946">
        <w:rPr>
          <w:lang w:val="en-US"/>
        </w:rPr>
        <w:t>Chesnokov</w:t>
      </w:r>
      <w:proofErr w:type="spellEnd"/>
      <w:r w:rsidRPr="00EC4946">
        <w:rPr>
          <w:lang w:val="en-US"/>
        </w:rPr>
        <w:t xml:space="preserve">, M. S., </w:t>
      </w:r>
      <w:proofErr w:type="spellStart"/>
      <w:r w:rsidRPr="00EC4946">
        <w:rPr>
          <w:lang w:val="en-US"/>
        </w:rPr>
        <w:t>Zhivotovsky</w:t>
      </w:r>
      <w:proofErr w:type="spellEnd"/>
      <w:r w:rsidRPr="00EC4946">
        <w:rPr>
          <w:lang w:val="en-US"/>
        </w:rPr>
        <w:t xml:space="preserve">, B. &amp; </w:t>
      </w:r>
      <w:proofErr w:type="spellStart"/>
      <w:r w:rsidRPr="00EC4946">
        <w:rPr>
          <w:lang w:val="en-US"/>
        </w:rPr>
        <w:t>Kopeina</w:t>
      </w:r>
      <w:proofErr w:type="spellEnd"/>
      <w:r w:rsidRPr="00EC4946">
        <w:rPr>
          <w:lang w:val="en-US"/>
        </w:rPr>
        <w:t xml:space="preserve">, G. S. Drug toxicity assessment: cell proliferation versus cell death. </w:t>
      </w:r>
      <w:r w:rsidRPr="00EC4946">
        <w:rPr>
          <w:i/>
          <w:iCs/>
          <w:lang w:val="en-US"/>
        </w:rPr>
        <w:t xml:space="preserve">Cell Death </w:t>
      </w:r>
      <w:proofErr w:type="spellStart"/>
      <w:r w:rsidRPr="00EC4946">
        <w:rPr>
          <w:i/>
          <w:iCs/>
          <w:lang w:val="en-US"/>
        </w:rPr>
        <w:t>Discov</w:t>
      </w:r>
      <w:proofErr w:type="spellEnd"/>
      <w:r w:rsidRPr="00EC4946">
        <w:rPr>
          <w:i/>
          <w:iCs/>
          <w:lang w:val="en-US"/>
        </w:rPr>
        <w:t>.</w:t>
      </w:r>
      <w:r w:rsidRPr="00EC4946">
        <w:rPr>
          <w:lang w:val="en-US"/>
        </w:rPr>
        <w:t xml:space="preserve"> </w:t>
      </w:r>
      <w:r w:rsidRPr="00EC4946">
        <w:rPr>
          <w:b/>
          <w:bCs/>
          <w:lang w:val="en-US"/>
        </w:rPr>
        <w:t>8</w:t>
      </w:r>
      <w:r w:rsidRPr="00EC4946">
        <w:rPr>
          <w:lang w:val="en-US"/>
        </w:rPr>
        <w:t>, 417 (2022).</w:t>
      </w:r>
    </w:p>
    <w:p w14:paraId="55CB87AC" w14:textId="77777777" w:rsidR="00EC4946" w:rsidRPr="00EC4946" w:rsidRDefault="00EC4946" w:rsidP="00EC4946">
      <w:pPr>
        <w:pStyle w:val="af6"/>
        <w:rPr>
          <w:lang w:val="en-US"/>
        </w:rPr>
      </w:pPr>
      <w:r w:rsidRPr="00EC4946">
        <w:rPr>
          <w:lang w:val="en-US"/>
        </w:rPr>
        <w:t>24.</w:t>
      </w:r>
      <w:r w:rsidRPr="00EC4946">
        <w:rPr>
          <w:lang w:val="en-US"/>
        </w:rPr>
        <w:tab/>
      </w:r>
      <w:proofErr w:type="spellStart"/>
      <w:r w:rsidRPr="00EC4946">
        <w:rPr>
          <w:lang w:val="en-US"/>
        </w:rPr>
        <w:t>Lupu</w:t>
      </w:r>
      <w:proofErr w:type="spellEnd"/>
      <w:r w:rsidRPr="00EC4946">
        <w:rPr>
          <w:lang w:val="en-US"/>
        </w:rPr>
        <w:t xml:space="preserve">, A. R. &amp; Popescu, T. The noncellular reduction of MTT tetrazolium salt by TiO2 nanoparticles and its implications for cytotoxicity assays. </w:t>
      </w:r>
      <w:proofErr w:type="spellStart"/>
      <w:r w:rsidRPr="00EC4946">
        <w:rPr>
          <w:i/>
          <w:iCs/>
          <w:lang w:val="en-US"/>
        </w:rPr>
        <w:t>Toxicol</w:t>
      </w:r>
      <w:proofErr w:type="spellEnd"/>
      <w:r w:rsidRPr="00EC4946">
        <w:rPr>
          <w:i/>
          <w:iCs/>
          <w:lang w:val="en-US"/>
        </w:rPr>
        <w:t>. In Vitro</w:t>
      </w:r>
      <w:r w:rsidRPr="00EC4946">
        <w:rPr>
          <w:lang w:val="en-US"/>
        </w:rPr>
        <w:t xml:space="preserve"> </w:t>
      </w:r>
      <w:r w:rsidRPr="00EC4946">
        <w:rPr>
          <w:b/>
          <w:bCs/>
          <w:lang w:val="en-US"/>
        </w:rPr>
        <w:t>27</w:t>
      </w:r>
      <w:r w:rsidRPr="00EC4946">
        <w:rPr>
          <w:lang w:val="en-US"/>
        </w:rPr>
        <w:t>, 1445–1450 (2013).</w:t>
      </w:r>
    </w:p>
    <w:p w14:paraId="7C20A254" w14:textId="77777777" w:rsidR="00EC4946" w:rsidRPr="00EC4946" w:rsidRDefault="00EC4946" w:rsidP="00EC4946">
      <w:pPr>
        <w:pStyle w:val="af6"/>
        <w:rPr>
          <w:lang w:val="en-US"/>
        </w:rPr>
      </w:pPr>
      <w:r w:rsidRPr="00EC4946">
        <w:rPr>
          <w:lang w:val="en-US"/>
        </w:rPr>
        <w:t>25.</w:t>
      </w:r>
      <w:r w:rsidRPr="00EC4946">
        <w:rPr>
          <w:lang w:val="en-US"/>
        </w:rPr>
        <w:tab/>
        <w:t xml:space="preserve">Gough, J. E., </w:t>
      </w:r>
      <w:proofErr w:type="spellStart"/>
      <w:r w:rsidRPr="00EC4946">
        <w:rPr>
          <w:lang w:val="en-US"/>
        </w:rPr>
        <w:t>Scotchford</w:t>
      </w:r>
      <w:proofErr w:type="spellEnd"/>
      <w:r w:rsidRPr="00EC4946">
        <w:rPr>
          <w:lang w:val="en-US"/>
        </w:rPr>
        <w:t xml:space="preserve">, C. A. &amp; Downes, S. Cytotoxicity of glutaraldehyde crosslinked collagen/poly(vinyl alcohol) films is by the mechanism of apoptosis. </w:t>
      </w:r>
      <w:r w:rsidRPr="00EC4946">
        <w:rPr>
          <w:i/>
          <w:iCs/>
          <w:lang w:val="en-US"/>
        </w:rPr>
        <w:t>J. Biomed. Mater. Res.</w:t>
      </w:r>
      <w:r w:rsidRPr="00EC4946">
        <w:rPr>
          <w:lang w:val="en-US"/>
        </w:rPr>
        <w:t xml:space="preserve"> </w:t>
      </w:r>
      <w:r w:rsidRPr="00EC4946">
        <w:rPr>
          <w:b/>
          <w:bCs/>
          <w:lang w:val="en-US"/>
        </w:rPr>
        <w:t>61</w:t>
      </w:r>
      <w:r w:rsidRPr="00EC4946">
        <w:rPr>
          <w:lang w:val="en-US"/>
        </w:rPr>
        <w:t>, 121–130 (2002).</w:t>
      </w:r>
    </w:p>
    <w:p w14:paraId="0B007059" w14:textId="77777777" w:rsidR="00EC4946" w:rsidRPr="00EC4946" w:rsidRDefault="00EC4946" w:rsidP="00EC4946">
      <w:pPr>
        <w:pStyle w:val="af6"/>
        <w:rPr>
          <w:lang w:val="en-US"/>
        </w:rPr>
      </w:pPr>
      <w:r w:rsidRPr="00EC4946">
        <w:rPr>
          <w:lang w:val="en-US"/>
        </w:rPr>
        <w:t>26.</w:t>
      </w:r>
      <w:r w:rsidRPr="00EC4946">
        <w:rPr>
          <w:lang w:val="en-US"/>
        </w:rPr>
        <w:tab/>
      </w:r>
      <w:proofErr w:type="spellStart"/>
      <w:r w:rsidRPr="00EC4946">
        <w:rPr>
          <w:lang w:val="en-US"/>
        </w:rPr>
        <w:t>Intaraprasit</w:t>
      </w:r>
      <w:proofErr w:type="spellEnd"/>
      <w:r w:rsidRPr="00EC4946">
        <w:rPr>
          <w:lang w:val="en-US"/>
        </w:rPr>
        <w:t xml:space="preserve">, S., </w:t>
      </w:r>
      <w:proofErr w:type="spellStart"/>
      <w:r w:rsidRPr="00EC4946">
        <w:rPr>
          <w:lang w:val="en-US"/>
        </w:rPr>
        <w:t>Faikrua</w:t>
      </w:r>
      <w:proofErr w:type="spellEnd"/>
      <w:r w:rsidRPr="00EC4946">
        <w:rPr>
          <w:lang w:val="en-US"/>
        </w:rPr>
        <w:t xml:space="preserve">, A., </w:t>
      </w:r>
      <w:proofErr w:type="spellStart"/>
      <w:r w:rsidRPr="00EC4946">
        <w:rPr>
          <w:lang w:val="en-US"/>
        </w:rPr>
        <w:t>Sittichokechaiwut</w:t>
      </w:r>
      <w:proofErr w:type="spellEnd"/>
      <w:r w:rsidRPr="00EC4946">
        <w:rPr>
          <w:lang w:val="en-US"/>
        </w:rPr>
        <w:t xml:space="preserve">, A. &amp; </w:t>
      </w:r>
      <w:proofErr w:type="spellStart"/>
      <w:r w:rsidRPr="00EC4946">
        <w:rPr>
          <w:lang w:val="en-US"/>
        </w:rPr>
        <w:t>Viyoch</w:t>
      </w:r>
      <w:proofErr w:type="spellEnd"/>
      <w:r w:rsidRPr="00EC4946">
        <w:rPr>
          <w:lang w:val="en-US"/>
        </w:rPr>
        <w:t xml:space="preserve">, J. Efficacy evaluation of the fibroblast-seeded collagen/chitosan scaffold on application in skin tissue engineering. </w:t>
      </w:r>
      <w:proofErr w:type="spellStart"/>
      <w:r w:rsidRPr="00EC4946">
        <w:rPr>
          <w:i/>
          <w:iCs/>
          <w:lang w:val="en-US"/>
        </w:rPr>
        <w:t>ScienceAsia</w:t>
      </w:r>
      <w:proofErr w:type="spellEnd"/>
      <w:r w:rsidRPr="00EC4946">
        <w:rPr>
          <w:lang w:val="en-US"/>
        </w:rPr>
        <w:t xml:space="preserve"> </w:t>
      </w:r>
      <w:r w:rsidRPr="00EC4946">
        <w:rPr>
          <w:b/>
          <w:bCs/>
          <w:lang w:val="en-US"/>
        </w:rPr>
        <w:t>38</w:t>
      </w:r>
      <w:r w:rsidRPr="00EC4946">
        <w:rPr>
          <w:lang w:val="en-US"/>
        </w:rPr>
        <w:t>, 268 (2012).</w:t>
      </w:r>
    </w:p>
    <w:p w14:paraId="2AE2B550" w14:textId="77777777" w:rsidR="00EC4946" w:rsidRPr="00EC4946" w:rsidRDefault="00EC4946" w:rsidP="00EC4946">
      <w:pPr>
        <w:pStyle w:val="af6"/>
        <w:rPr>
          <w:lang w:val="en-US"/>
        </w:rPr>
      </w:pPr>
      <w:r w:rsidRPr="00EC4946">
        <w:rPr>
          <w:lang w:val="en-US"/>
        </w:rPr>
        <w:t>27.</w:t>
      </w:r>
      <w:r w:rsidRPr="00EC4946">
        <w:rPr>
          <w:lang w:val="en-US"/>
        </w:rPr>
        <w:tab/>
        <w:t xml:space="preserve">Collins, J. S. &amp; Goldsmith, T. H. Spectral properties of fluorescence induced by glutaraldehyde fixation. </w:t>
      </w:r>
      <w:r w:rsidRPr="00EC4946">
        <w:rPr>
          <w:i/>
          <w:iCs/>
          <w:lang w:val="en-US"/>
        </w:rPr>
        <w:t xml:space="preserve">J. </w:t>
      </w:r>
      <w:proofErr w:type="spellStart"/>
      <w:r w:rsidRPr="00EC4946">
        <w:rPr>
          <w:i/>
          <w:iCs/>
          <w:lang w:val="en-US"/>
        </w:rPr>
        <w:t>Histochem</w:t>
      </w:r>
      <w:proofErr w:type="spellEnd"/>
      <w:r w:rsidRPr="00EC4946">
        <w:rPr>
          <w:i/>
          <w:iCs/>
          <w:lang w:val="en-US"/>
        </w:rPr>
        <w:t xml:space="preserve">. </w:t>
      </w:r>
      <w:proofErr w:type="spellStart"/>
      <w:r w:rsidRPr="00EC4946">
        <w:rPr>
          <w:i/>
          <w:iCs/>
          <w:lang w:val="en-US"/>
        </w:rPr>
        <w:t>Cytochem</w:t>
      </w:r>
      <w:proofErr w:type="spellEnd"/>
      <w:r w:rsidRPr="00EC4946">
        <w:rPr>
          <w:i/>
          <w:iCs/>
          <w:lang w:val="en-US"/>
        </w:rPr>
        <w:t>.</w:t>
      </w:r>
      <w:r w:rsidRPr="00EC4946">
        <w:rPr>
          <w:lang w:val="en-US"/>
        </w:rPr>
        <w:t xml:space="preserve"> </w:t>
      </w:r>
      <w:r w:rsidRPr="00EC4946">
        <w:rPr>
          <w:b/>
          <w:bCs/>
          <w:lang w:val="en-US"/>
        </w:rPr>
        <w:t>29</w:t>
      </w:r>
      <w:r w:rsidRPr="00EC4946">
        <w:rPr>
          <w:lang w:val="en-US"/>
        </w:rPr>
        <w:t>, 411–414 (1981).</w:t>
      </w:r>
    </w:p>
    <w:p w14:paraId="565293A1" w14:textId="77777777" w:rsidR="00EC4946" w:rsidRPr="00EC4946" w:rsidRDefault="00EC4946" w:rsidP="00EC4946">
      <w:pPr>
        <w:pStyle w:val="af6"/>
        <w:rPr>
          <w:lang w:val="en-US"/>
        </w:rPr>
      </w:pPr>
      <w:r w:rsidRPr="00EC4946">
        <w:rPr>
          <w:lang w:val="en-US"/>
        </w:rPr>
        <w:t>28.</w:t>
      </w:r>
      <w:r w:rsidRPr="00EC4946">
        <w:rPr>
          <w:lang w:val="en-US"/>
        </w:rPr>
        <w:tab/>
      </w:r>
      <w:proofErr w:type="spellStart"/>
      <w:r w:rsidRPr="00EC4946">
        <w:rPr>
          <w:lang w:val="en-US"/>
        </w:rPr>
        <w:t>Wassmer</w:t>
      </w:r>
      <w:proofErr w:type="spellEnd"/>
      <w:r w:rsidRPr="00EC4946">
        <w:rPr>
          <w:lang w:val="en-US"/>
        </w:rPr>
        <w:t xml:space="preserve">, C.-H. </w:t>
      </w:r>
      <w:r w:rsidRPr="00EC4946">
        <w:rPr>
          <w:i/>
          <w:iCs/>
          <w:lang w:val="en-US"/>
        </w:rPr>
        <w:t>et al.</w:t>
      </w:r>
      <w:r w:rsidRPr="00EC4946">
        <w:rPr>
          <w:lang w:val="en-US"/>
        </w:rPr>
        <w:t xml:space="preserve"> Engineering of Primary Pancreatic Islet Cell Spheroids for Three-dimensional Culture or Transplantation: A Methodological Comparative Study. </w:t>
      </w:r>
      <w:r w:rsidRPr="00EC4946">
        <w:rPr>
          <w:i/>
          <w:iCs/>
          <w:lang w:val="en-US"/>
        </w:rPr>
        <w:t>Cell Transplant.</w:t>
      </w:r>
      <w:r w:rsidRPr="00EC4946">
        <w:rPr>
          <w:lang w:val="en-US"/>
        </w:rPr>
        <w:t xml:space="preserve"> </w:t>
      </w:r>
      <w:r w:rsidRPr="00EC4946">
        <w:rPr>
          <w:b/>
          <w:bCs/>
          <w:lang w:val="en-US"/>
        </w:rPr>
        <w:t>29</w:t>
      </w:r>
      <w:r w:rsidRPr="00EC4946">
        <w:rPr>
          <w:lang w:val="en-US"/>
        </w:rPr>
        <w:t>, 096368972093729 (2020).</w:t>
      </w:r>
    </w:p>
    <w:p w14:paraId="38F671F6" w14:textId="77777777" w:rsidR="00EC4946" w:rsidRPr="00EC4946" w:rsidRDefault="00EC4946" w:rsidP="00EC4946">
      <w:pPr>
        <w:pStyle w:val="af6"/>
        <w:rPr>
          <w:lang w:val="en-US"/>
        </w:rPr>
      </w:pPr>
      <w:r w:rsidRPr="00EC4946">
        <w:rPr>
          <w:lang w:val="en-US"/>
        </w:rPr>
        <w:t>29.</w:t>
      </w:r>
      <w:r w:rsidRPr="00EC4946">
        <w:rPr>
          <w:lang w:val="en-US"/>
        </w:rPr>
        <w:tab/>
        <w:t xml:space="preserve">Kazama, R., Fujita, S. &amp; Sakai, S. Cell Dome as an Evaluation Platform for Organized HepG2 Cells. </w:t>
      </w:r>
      <w:r w:rsidRPr="00EC4946">
        <w:rPr>
          <w:i/>
          <w:iCs/>
          <w:lang w:val="en-US"/>
        </w:rPr>
        <w:t>Cells</w:t>
      </w:r>
      <w:r w:rsidRPr="00EC4946">
        <w:rPr>
          <w:lang w:val="en-US"/>
        </w:rPr>
        <w:t xml:space="preserve"> </w:t>
      </w:r>
      <w:r w:rsidRPr="00EC4946">
        <w:rPr>
          <w:b/>
          <w:bCs/>
          <w:lang w:val="en-US"/>
        </w:rPr>
        <w:t>12</w:t>
      </w:r>
      <w:r w:rsidRPr="00EC4946">
        <w:rPr>
          <w:lang w:val="en-US"/>
        </w:rPr>
        <w:t>, 69 (2022).</w:t>
      </w:r>
    </w:p>
    <w:p w14:paraId="617EC87A" w14:textId="77777777" w:rsidR="00EC4946" w:rsidRPr="00EC4946" w:rsidRDefault="00EC4946" w:rsidP="00EC4946">
      <w:pPr>
        <w:pStyle w:val="af6"/>
        <w:rPr>
          <w:lang w:val="en-US"/>
        </w:rPr>
      </w:pPr>
      <w:r w:rsidRPr="00EC4946">
        <w:rPr>
          <w:lang w:val="en-US"/>
        </w:rPr>
        <w:t>30.</w:t>
      </w:r>
      <w:r w:rsidRPr="00EC4946">
        <w:rPr>
          <w:lang w:val="en-US"/>
        </w:rPr>
        <w:tab/>
      </w:r>
      <w:proofErr w:type="spellStart"/>
      <w:r w:rsidRPr="00EC4946">
        <w:rPr>
          <w:lang w:val="en-US"/>
        </w:rPr>
        <w:t>Abugomaa</w:t>
      </w:r>
      <w:proofErr w:type="spellEnd"/>
      <w:r w:rsidRPr="00EC4946">
        <w:rPr>
          <w:lang w:val="en-US"/>
        </w:rPr>
        <w:t xml:space="preserve">, A. </w:t>
      </w:r>
      <w:r w:rsidRPr="00EC4946">
        <w:rPr>
          <w:i/>
          <w:iCs/>
          <w:lang w:val="en-US"/>
        </w:rPr>
        <w:t>et al.</w:t>
      </w:r>
      <w:r w:rsidRPr="00EC4946">
        <w:rPr>
          <w:lang w:val="en-US"/>
        </w:rPr>
        <w:t xml:space="preserve"> Establishment of 2.5D organoid culture model using 3D bladder cancer organoid culture. </w:t>
      </w:r>
      <w:r w:rsidRPr="00EC4946">
        <w:rPr>
          <w:i/>
          <w:iCs/>
          <w:lang w:val="en-US"/>
        </w:rPr>
        <w:t>Sci. Rep.</w:t>
      </w:r>
      <w:r w:rsidRPr="00EC4946">
        <w:rPr>
          <w:lang w:val="en-US"/>
        </w:rPr>
        <w:t xml:space="preserve"> </w:t>
      </w:r>
      <w:r w:rsidRPr="00EC4946">
        <w:rPr>
          <w:b/>
          <w:bCs/>
          <w:lang w:val="en-US"/>
        </w:rPr>
        <w:t>10</w:t>
      </w:r>
      <w:r w:rsidRPr="00EC4946">
        <w:rPr>
          <w:lang w:val="en-US"/>
        </w:rPr>
        <w:t>, 9393 (2020).</w:t>
      </w:r>
    </w:p>
    <w:p w14:paraId="57DDCF8E" w14:textId="77777777" w:rsidR="00EC4946" w:rsidRPr="00EC4946" w:rsidRDefault="00EC4946" w:rsidP="00EC4946">
      <w:pPr>
        <w:pStyle w:val="af6"/>
      </w:pPr>
      <w:r w:rsidRPr="00EC4946">
        <w:rPr>
          <w:lang w:val="en-US"/>
        </w:rPr>
        <w:t>31.</w:t>
      </w:r>
      <w:r w:rsidRPr="00EC4946">
        <w:rPr>
          <w:lang w:val="en-US"/>
        </w:rPr>
        <w:tab/>
        <w:t xml:space="preserve">Aguilar </w:t>
      </w:r>
      <w:proofErr w:type="spellStart"/>
      <w:r w:rsidRPr="00EC4946">
        <w:rPr>
          <w:lang w:val="en-US"/>
        </w:rPr>
        <w:t>Cosme</w:t>
      </w:r>
      <w:proofErr w:type="spellEnd"/>
      <w:r w:rsidRPr="00EC4946">
        <w:rPr>
          <w:lang w:val="en-US"/>
        </w:rPr>
        <w:t xml:space="preserve">, J. R., </w:t>
      </w:r>
      <w:proofErr w:type="spellStart"/>
      <w:r w:rsidRPr="00EC4946">
        <w:rPr>
          <w:lang w:val="en-US"/>
        </w:rPr>
        <w:t>Gagui</w:t>
      </w:r>
      <w:proofErr w:type="spellEnd"/>
      <w:r w:rsidRPr="00EC4946">
        <w:rPr>
          <w:lang w:val="en-US"/>
        </w:rPr>
        <w:t xml:space="preserve">, D. C., Bryant, H. E. &amp; </w:t>
      </w:r>
      <w:proofErr w:type="spellStart"/>
      <w:r w:rsidRPr="00EC4946">
        <w:rPr>
          <w:lang w:val="en-US"/>
        </w:rPr>
        <w:t>Claeyssens</w:t>
      </w:r>
      <w:proofErr w:type="spellEnd"/>
      <w:r w:rsidRPr="00EC4946">
        <w:rPr>
          <w:lang w:val="en-US"/>
        </w:rPr>
        <w:t xml:space="preserve">, F. Morphological Response in Cancer Spheroids for Screening Photodynamic Therapy Parameters. </w:t>
      </w:r>
      <w:r w:rsidRPr="00EC4946">
        <w:rPr>
          <w:i/>
          <w:iCs/>
        </w:rPr>
        <w:t xml:space="preserve">Front. </w:t>
      </w:r>
      <w:proofErr w:type="spellStart"/>
      <w:r w:rsidRPr="00EC4946">
        <w:rPr>
          <w:i/>
          <w:iCs/>
        </w:rPr>
        <w:t>Mol</w:t>
      </w:r>
      <w:proofErr w:type="spellEnd"/>
      <w:r w:rsidRPr="00EC4946">
        <w:rPr>
          <w:i/>
          <w:iCs/>
        </w:rPr>
        <w:t xml:space="preserve">. </w:t>
      </w:r>
      <w:proofErr w:type="spellStart"/>
      <w:r w:rsidRPr="00EC4946">
        <w:rPr>
          <w:i/>
          <w:iCs/>
        </w:rPr>
        <w:t>Biosci</w:t>
      </w:r>
      <w:proofErr w:type="spellEnd"/>
      <w:r w:rsidRPr="00EC4946">
        <w:rPr>
          <w:i/>
          <w:iCs/>
        </w:rPr>
        <w:t>.</w:t>
      </w:r>
      <w:r w:rsidRPr="00EC4946">
        <w:t xml:space="preserve"> </w:t>
      </w:r>
      <w:r w:rsidRPr="00EC4946">
        <w:rPr>
          <w:b/>
          <w:bCs/>
        </w:rPr>
        <w:t>8</w:t>
      </w:r>
      <w:r w:rsidRPr="00EC4946">
        <w:t>, 784962 (2021).</w:t>
      </w:r>
    </w:p>
    <w:p w14:paraId="2C68F581" w14:textId="4CB3C513"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3972B" w14:textId="77777777" w:rsidR="00B52EFC" w:rsidRDefault="00B52EFC" w:rsidP="003770DB">
      <w:pPr>
        <w:spacing w:after="0" w:line="240" w:lineRule="auto"/>
      </w:pPr>
      <w:r>
        <w:separator/>
      </w:r>
    </w:p>
  </w:endnote>
  <w:endnote w:type="continuationSeparator" w:id="0">
    <w:p w14:paraId="71F44108" w14:textId="77777777" w:rsidR="00B52EFC" w:rsidRDefault="00B52EFC"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81CA1" w14:textId="77777777" w:rsidR="00B52EFC" w:rsidRDefault="00B52EFC" w:rsidP="003770DB">
      <w:pPr>
        <w:spacing w:after="0" w:line="240" w:lineRule="auto"/>
      </w:pPr>
      <w:r>
        <w:separator/>
      </w:r>
    </w:p>
  </w:footnote>
  <w:footnote w:type="continuationSeparator" w:id="0">
    <w:p w14:paraId="2E01A2FE" w14:textId="77777777" w:rsidR="00B52EFC" w:rsidRDefault="00B52EFC"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212"/>
    <w:rsid w:val="000F296E"/>
    <w:rsid w:val="000F69C3"/>
    <w:rsid w:val="00100351"/>
    <w:rsid w:val="0010641B"/>
    <w:rsid w:val="001074BB"/>
    <w:rsid w:val="001144EE"/>
    <w:rsid w:val="00114836"/>
    <w:rsid w:val="00114EE8"/>
    <w:rsid w:val="001216E3"/>
    <w:rsid w:val="00126259"/>
    <w:rsid w:val="001263C2"/>
    <w:rsid w:val="00130583"/>
    <w:rsid w:val="001330D6"/>
    <w:rsid w:val="0013488D"/>
    <w:rsid w:val="00134F9A"/>
    <w:rsid w:val="00135421"/>
    <w:rsid w:val="00137BDD"/>
    <w:rsid w:val="00141860"/>
    <w:rsid w:val="00143AF7"/>
    <w:rsid w:val="00143C56"/>
    <w:rsid w:val="00144AC7"/>
    <w:rsid w:val="001462BC"/>
    <w:rsid w:val="0014675E"/>
    <w:rsid w:val="001611A8"/>
    <w:rsid w:val="00161D11"/>
    <w:rsid w:val="0016277F"/>
    <w:rsid w:val="001668F1"/>
    <w:rsid w:val="00170903"/>
    <w:rsid w:val="00171FB9"/>
    <w:rsid w:val="0017495C"/>
    <w:rsid w:val="001776EF"/>
    <w:rsid w:val="00182B22"/>
    <w:rsid w:val="00182CC3"/>
    <w:rsid w:val="0018535B"/>
    <w:rsid w:val="00191137"/>
    <w:rsid w:val="001933DE"/>
    <w:rsid w:val="00196924"/>
    <w:rsid w:val="00197E2B"/>
    <w:rsid w:val="00197F85"/>
    <w:rsid w:val="001A2271"/>
    <w:rsid w:val="001A2600"/>
    <w:rsid w:val="001A2B1B"/>
    <w:rsid w:val="001A33E7"/>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5F23"/>
    <w:rsid w:val="00211B87"/>
    <w:rsid w:val="0021303D"/>
    <w:rsid w:val="00213348"/>
    <w:rsid w:val="002158CE"/>
    <w:rsid w:val="002204CD"/>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F7F"/>
    <w:rsid w:val="0025098E"/>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1B5E"/>
    <w:rsid w:val="002E21CD"/>
    <w:rsid w:val="002F12EB"/>
    <w:rsid w:val="002F7522"/>
    <w:rsid w:val="003042E5"/>
    <w:rsid w:val="00321D43"/>
    <w:rsid w:val="00322EAC"/>
    <w:rsid w:val="00327901"/>
    <w:rsid w:val="00332363"/>
    <w:rsid w:val="00335D8E"/>
    <w:rsid w:val="003428FC"/>
    <w:rsid w:val="003442E2"/>
    <w:rsid w:val="00346EDD"/>
    <w:rsid w:val="00351AD4"/>
    <w:rsid w:val="0035264D"/>
    <w:rsid w:val="00353568"/>
    <w:rsid w:val="00356A0E"/>
    <w:rsid w:val="00356EF9"/>
    <w:rsid w:val="00362E2D"/>
    <w:rsid w:val="00363649"/>
    <w:rsid w:val="00371A6D"/>
    <w:rsid w:val="0037384E"/>
    <w:rsid w:val="003770DB"/>
    <w:rsid w:val="00380CC0"/>
    <w:rsid w:val="0038362E"/>
    <w:rsid w:val="00383998"/>
    <w:rsid w:val="003847D8"/>
    <w:rsid w:val="00394C75"/>
    <w:rsid w:val="003A6DB4"/>
    <w:rsid w:val="003B1067"/>
    <w:rsid w:val="003B2AB3"/>
    <w:rsid w:val="003B3FA2"/>
    <w:rsid w:val="003C0F84"/>
    <w:rsid w:val="003C286F"/>
    <w:rsid w:val="003D02AA"/>
    <w:rsid w:val="003D1BBE"/>
    <w:rsid w:val="003D3DE8"/>
    <w:rsid w:val="003D6FE6"/>
    <w:rsid w:val="003E2FF5"/>
    <w:rsid w:val="003E5504"/>
    <w:rsid w:val="003E5A4E"/>
    <w:rsid w:val="003E65FA"/>
    <w:rsid w:val="003F331A"/>
    <w:rsid w:val="003F6111"/>
    <w:rsid w:val="00402EA5"/>
    <w:rsid w:val="004033E0"/>
    <w:rsid w:val="0040547F"/>
    <w:rsid w:val="00405A56"/>
    <w:rsid w:val="00413DEA"/>
    <w:rsid w:val="0041584B"/>
    <w:rsid w:val="00416445"/>
    <w:rsid w:val="004203CC"/>
    <w:rsid w:val="00420BBB"/>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4246"/>
    <w:rsid w:val="00470472"/>
    <w:rsid w:val="00471F3E"/>
    <w:rsid w:val="004730E8"/>
    <w:rsid w:val="00481213"/>
    <w:rsid w:val="00481EE1"/>
    <w:rsid w:val="00487BEF"/>
    <w:rsid w:val="004921C7"/>
    <w:rsid w:val="004A1EF9"/>
    <w:rsid w:val="004A4416"/>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26A4"/>
    <w:rsid w:val="005764C1"/>
    <w:rsid w:val="00581F63"/>
    <w:rsid w:val="005844BC"/>
    <w:rsid w:val="00587EA8"/>
    <w:rsid w:val="005903BE"/>
    <w:rsid w:val="0059098E"/>
    <w:rsid w:val="00591437"/>
    <w:rsid w:val="0059265B"/>
    <w:rsid w:val="005951DC"/>
    <w:rsid w:val="00596981"/>
    <w:rsid w:val="0059759D"/>
    <w:rsid w:val="005A68B0"/>
    <w:rsid w:val="005B022B"/>
    <w:rsid w:val="005B5181"/>
    <w:rsid w:val="005B626F"/>
    <w:rsid w:val="005B653E"/>
    <w:rsid w:val="005C3D07"/>
    <w:rsid w:val="005C48C6"/>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8AD"/>
    <w:rsid w:val="00662EEB"/>
    <w:rsid w:val="006636DF"/>
    <w:rsid w:val="006656D8"/>
    <w:rsid w:val="00666403"/>
    <w:rsid w:val="00667007"/>
    <w:rsid w:val="006674E8"/>
    <w:rsid w:val="00667BCC"/>
    <w:rsid w:val="006739E9"/>
    <w:rsid w:val="006762B1"/>
    <w:rsid w:val="006818DD"/>
    <w:rsid w:val="00683575"/>
    <w:rsid w:val="00692CE5"/>
    <w:rsid w:val="00694F44"/>
    <w:rsid w:val="00695CE6"/>
    <w:rsid w:val="006A0785"/>
    <w:rsid w:val="006A5D8C"/>
    <w:rsid w:val="006B2937"/>
    <w:rsid w:val="006B37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6054"/>
    <w:rsid w:val="00712061"/>
    <w:rsid w:val="007120DF"/>
    <w:rsid w:val="00715BAD"/>
    <w:rsid w:val="00723ED7"/>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3CCA"/>
    <w:rsid w:val="007848BC"/>
    <w:rsid w:val="00787E01"/>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239"/>
    <w:rsid w:val="007F55C1"/>
    <w:rsid w:val="007F5744"/>
    <w:rsid w:val="007F6D85"/>
    <w:rsid w:val="00801ADE"/>
    <w:rsid w:val="00811545"/>
    <w:rsid w:val="00822E96"/>
    <w:rsid w:val="00824B76"/>
    <w:rsid w:val="0082685D"/>
    <w:rsid w:val="008270F9"/>
    <w:rsid w:val="00830111"/>
    <w:rsid w:val="00833442"/>
    <w:rsid w:val="00833554"/>
    <w:rsid w:val="00833798"/>
    <w:rsid w:val="00834C85"/>
    <w:rsid w:val="0083620B"/>
    <w:rsid w:val="008374C4"/>
    <w:rsid w:val="00841E76"/>
    <w:rsid w:val="008429E1"/>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3D3"/>
    <w:rsid w:val="008D4B3D"/>
    <w:rsid w:val="008E7CB2"/>
    <w:rsid w:val="008F33B5"/>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352F"/>
    <w:rsid w:val="00945127"/>
    <w:rsid w:val="009456D5"/>
    <w:rsid w:val="00945A66"/>
    <w:rsid w:val="00946012"/>
    <w:rsid w:val="0094784E"/>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C2A22"/>
    <w:rsid w:val="009D0C35"/>
    <w:rsid w:val="009D5408"/>
    <w:rsid w:val="009D59CA"/>
    <w:rsid w:val="009E09BD"/>
    <w:rsid w:val="009E1A54"/>
    <w:rsid w:val="009E56BE"/>
    <w:rsid w:val="009F0747"/>
    <w:rsid w:val="009F1345"/>
    <w:rsid w:val="009F324C"/>
    <w:rsid w:val="009F5BC3"/>
    <w:rsid w:val="00A0199A"/>
    <w:rsid w:val="00A02272"/>
    <w:rsid w:val="00A10A6D"/>
    <w:rsid w:val="00A129F0"/>
    <w:rsid w:val="00A17D4D"/>
    <w:rsid w:val="00A21CC8"/>
    <w:rsid w:val="00A22045"/>
    <w:rsid w:val="00A226FF"/>
    <w:rsid w:val="00A22B77"/>
    <w:rsid w:val="00A342E9"/>
    <w:rsid w:val="00A37E49"/>
    <w:rsid w:val="00A40395"/>
    <w:rsid w:val="00A4172F"/>
    <w:rsid w:val="00A442E0"/>
    <w:rsid w:val="00A46E98"/>
    <w:rsid w:val="00A526A3"/>
    <w:rsid w:val="00A53558"/>
    <w:rsid w:val="00A564A8"/>
    <w:rsid w:val="00A6334A"/>
    <w:rsid w:val="00A641E3"/>
    <w:rsid w:val="00A645E7"/>
    <w:rsid w:val="00A645FA"/>
    <w:rsid w:val="00A676C3"/>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54A9"/>
    <w:rsid w:val="00AB1B30"/>
    <w:rsid w:val="00AB532D"/>
    <w:rsid w:val="00AB67DC"/>
    <w:rsid w:val="00AC069A"/>
    <w:rsid w:val="00AC1CCF"/>
    <w:rsid w:val="00AD46EB"/>
    <w:rsid w:val="00AD50A2"/>
    <w:rsid w:val="00AD68C8"/>
    <w:rsid w:val="00AE0DBE"/>
    <w:rsid w:val="00AE3F0F"/>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52EFC"/>
    <w:rsid w:val="00B613D4"/>
    <w:rsid w:val="00B615FD"/>
    <w:rsid w:val="00B61B80"/>
    <w:rsid w:val="00B61F31"/>
    <w:rsid w:val="00B64C1A"/>
    <w:rsid w:val="00B70BE0"/>
    <w:rsid w:val="00B72E5C"/>
    <w:rsid w:val="00B73E4F"/>
    <w:rsid w:val="00B74265"/>
    <w:rsid w:val="00B812AC"/>
    <w:rsid w:val="00B815DA"/>
    <w:rsid w:val="00B83533"/>
    <w:rsid w:val="00B83A01"/>
    <w:rsid w:val="00B922E9"/>
    <w:rsid w:val="00B926D4"/>
    <w:rsid w:val="00B92D91"/>
    <w:rsid w:val="00B93995"/>
    <w:rsid w:val="00B971A0"/>
    <w:rsid w:val="00B97734"/>
    <w:rsid w:val="00B97EC8"/>
    <w:rsid w:val="00BA376A"/>
    <w:rsid w:val="00BA37F9"/>
    <w:rsid w:val="00BA5BCF"/>
    <w:rsid w:val="00BB1827"/>
    <w:rsid w:val="00BC1E46"/>
    <w:rsid w:val="00BC202A"/>
    <w:rsid w:val="00BC5B96"/>
    <w:rsid w:val="00BC7337"/>
    <w:rsid w:val="00BD22E6"/>
    <w:rsid w:val="00BD3831"/>
    <w:rsid w:val="00BE3FBB"/>
    <w:rsid w:val="00BE4130"/>
    <w:rsid w:val="00BE78D8"/>
    <w:rsid w:val="00BF5ABF"/>
    <w:rsid w:val="00C06FFB"/>
    <w:rsid w:val="00C14E0C"/>
    <w:rsid w:val="00C15CA7"/>
    <w:rsid w:val="00C20515"/>
    <w:rsid w:val="00C2522D"/>
    <w:rsid w:val="00C277FB"/>
    <w:rsid w:val="00C32B3C"/>
    <w:rsid w:val="00C33538"/>
    <w:rsid w:val="00C336F9"/>
    <w:rsid w:val="00C44E2C"/>
    <w:rsid w:val="00C45A3F"/>
    <w:rsid w:val="00C4656D"/>
    <w:rsid w:val="00C4720D"/>
    <w:rsid w:val="00C554E7"/>
    <w:rsid w:val="00C5684A"/>
    <w:rsid w:val="00C6029D"/>
    <w:rsid w:val="00C60637"/>
    <w:rsid w:val="00C611F7"/>
    <w:rsid w:val="00C654B9"/>
    <w:rsid w:val="00C65BE0"/>
    <w:rsid w:val="00C65D49"/>
    <w:rsid w:val="00C74C4E"/>
    <w:rsid w:val="00C82981"/>
    <w:rsid w:val="00C8367B"/>
    <w:rsid w:val="00C8493D"/>
    <w:rsid w:val="00C8672B"/>
    <w:rsid w:val="00C87891"/>
    <w:rsid w:val="00C922A7"/>
    <w:rsid w:val="00C94C3C"/>
    <w:rsid w:val="00C95B20"/>
    <w:rsid w:val="00C966FA"/>
    <w:rsid w:val="00C97256"/>
    <w:rsid w:val="00CA077A"/>
    <w:rsid w:val="00CA16AC"/>
    <w:rsid w:val="00CA18DD"/>
    <w:rsid w:val="00CA327F"/>
    <w:rsid w:val="00CA3EB1"/>
    <w:rsid w:val="00CA6908"/>
    <w:rsid w:val="00CA6A2D"/>
    <w:rsid w:val="00CC120B"/>
    <w:rsid w:val="00CC560B"/>
    <w:rsid w:val="00CD0C02"/>
    <w:rsid w:val="00CD2E32"/>
    <w:rsid w:val="00CD378D"/>
    <w:rsid w:val="00CD3D33"/>
    <w:rsid w:val="00CD52E8"/>
    <w:rsid w:val="00CE2B49"/>
    <w:rsid w:val="00CE51F8"/>
    <w:rsid w:val="00D00390"/>
    <w:rsid w:val="00D00D71"/>
    <w:rsid w:val="00D01C0D"/>
    <w:rsid w:val="00D05886"/>
    <w:rsid w:val="00D11C78"/>
    <w:rsid w:val="00D1311D"/>
    <w:rsid w:val="00D17915"/>
    <w:rsid w:val="00D22E03"/>
    <w:rsid w:val="00D440AF"/>
    <w:rsid w:val="00D4464C"/>
    <w:rsid w:val="00D462D3"/>
    <w:rsid w:val="00D51AA8"/>
    <w:rsid w:val="00D52AFA"/>
    <w:rsid w:val="00D53AB6"/>
    <w:rsid w:val="00D557C3"/>
    <w:rsid w:val="00D56E8F"/>
    <w:rsid w:val="00D60B39"/>
    <w:rsid w:val="00D658A4"/>
    <w:rsid w:val="00D65BF3"/>
    <w:rsid w:val="00D66863"/>
    <w:rsid w:val="00D710AC"/>
    <w:rsid w:val="00D710CE"/>
    <w:rsid w:val="00D718FC"/>
    <w:rsid w:val="00D75E54"/>
    <w:rsid w:val="00D77A98"/>
    <w:rsid w:val="00D901B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599"/>
    <w:rsid w:val="00DD0C70"/>
    <w:rsid w:val="00DD2565"/>
    <w:rsid w:val="00DD34F4"/>
    <w:rsid w:val="00DD37B5"/>
    <w:rsid w:val="00DD5A3E"/>
    <w:rsid w:val="00DE4310"/>
    <w:rsid w:val="00DE6D3B"/>
    <w:rsid w:val="00DF1432"/>
    <w:rsid w:val="00DF145B"/>
    <w:rsid w:val="00DF1FE4"/>
    <w:rsid w:val="00DF223E"/>
    <w:rsid w:val="00DF55C0"/>
    <w:rsid w:val="00DF6A3D"/>
    <w:rsid w:val="00E01733"/>
    <w:rsid w:val="00E05767"/>
    <w:rsid w:val="00E066F3"/>
    <w:rsid w:val="00E07DC1"/>
    <w:rsid w:val="00E13070"/>
    <w:rsid w:val="00E1368F"/>
    <w:rsid w:val="00E15767"/>
    <w:rsid w:val="00E1640C"/>
    <w:rsid w:val="00E2302F"/>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117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12A2"/>
    <w:rsid w:val="00ED3378"/>
    <w:rsid w:val="00ED7705"/>
    <w:rsid w:val="00EE25ED"/>
    <w:rsid w:val="00EE4798"/>
    <w:rsid w:val="00EE65AA"/>
    <w:rsid w:val="00EF53C7"/>
    <w:rsid w:val="00EF75DF"/>
    <w:rsid w:val="00F053D9"/>
    <w:rsid w:val="00F05776"/>
    <w:rsid w:val="00F13632"/>
    <w:rsid w:val="00F22D1A"/>
    <w:rsid w:val="00F24C71"/>
    <w:rsid w:val="00F44196"/>
    <w:rsid w:val="00F44D5E"/>
    <w:rsid w:val="00F5055C"/>
    <w:rsid w:val="00F528AB"/>
    <w:rsid w:val="00F533FD"/>
    <w:rsid w:val="00F53F6C"/>
    <w:rsid w:val="00F56CE4"/>
    <w:rsid w:val="00F57744"/>
    <w:rsid w:val="00F633ED"/>
    <w:rsid w:val="00F66029"/>
    <w:rsid w:val="00F66D77"/>
    <w:rsid w:val="00F67FD4"/>
    <w:rsid w:val="00F73EA1"/>
    <w:rsid w:val="00F74E3C"/>
    <w:rsid w:val="00F74FFE"/>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20%2B%20staridst_masks.cpproj" TargetMode="External"/><Relationship Id="rId21" Type="http://schemas.openxmlformats.org/officeDocument/2006/relationships/image" Target="media/image7.png"/><Relationship Id="rId42" Type="http://schemas.openxmlformats.org/officeDocument/2006/relationships/hyperlink" Target="https://github.com/arteys/PhD-scripts/blob/main/CP_spheroids_processing.py"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chart" Target="charts/chart3.xml"/><Relationship Id="rId112" Type="http://schemas.openxmlformats.org/officeDocument/2006/relationships/theme" Target="theme/theme1.xml"/><Relationship Id="rId16" Type="http://schemas.openxmlformats.org/officeDocument/2006/relationships/hyperlink" Target="https://github.com/sn4k3/UVtools" TargetMode="External"/><Relationship Id="rId107" Type="http://schemas.openxmlformats.org/officeDocument/2006/relationships/image" Target="media/image77.png"/><Relationship Id="rId11" Type="http://schemas.openxmlformats.org/officeDocument/2006/relationships/image" Target="media/image3.png"/><Relationship Id="rId32" Type="http://schemas.openxmlformats.org/officeDocument/2006/relationships/hyperlink" Target="https://github.com/arteys/PhD-scripts/blob/main/CP_AN_table_processing.py" TargetMode="External"/><Relationship Id="rId37" Type="http://schemas.openxmlformats.org/officeDocument/2006/relationships/hyperlink" Target="https://github.com/arteys/PhD-scripts/blob/main/Spheroids%20segmentation.ilp" TargetMode="External"/><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2.png"/><Relationship Id="rId5" Type="http://schemas.openxmlformats.org/officeDocument/2006/relationships/settings" Target="settings.xml"/><Relationship Id="rId90" Type="http://schemas.openxmlformats.org/officeDocument/2006/relationships/chart" Target="charts/chart4.xml"/><Relationship Id="rId95" Type="http://schemas.openxmlformats.org/officeDocument/2006/relationships/image" Target="media/image65.png"/><Relationship Id="rId22" Type="http://schemas.openxmlformats.org/officeDocument/2006/relationships/hyperlink" Target="https://imagej.nih.gov/ij/macros/BatchConvert.txt" TargetMode="External"/><Relationship Id="rId27" Type="http://schemas.openxmlformats.org/officeDocument/2006/relationships/image" Target="media/image10.png"/><Relationship Id="rId43" Type="http://schemas.openxmlformats.org/officeDocument/2006/relationships/hyperlink" Target="https://github.com/arteys/PhD-scripts" TargetMode="External"/><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chart" Target="charts/chart1.xml"/><Relationship Id="rId12" Type="http://schemas.openxmlformats.org/officeDocument/2006/relationships/image" Target="media/image4.jpg"/><Relationship Id="rId17" Type="http://schemas.openxmlformats.org/officeDocument/2006/relationships/hyperlink" Target="https://github.com/arteys/PhD-scripts" TargetMode="External"/><Relationship Id="rId33" Type="http://schemas.openxmlformats.org/officeDocument/2006/relationships/hyperlink" Target="https://github.com/arteys/PhD-scripts" TargetMode="External"/><Relationship Id="rId38" Type="http://schemas.openxmlformats.org/officeDocument/2006/relationships/hyperlink" Target="https://github.com/arteys/PhD-scripts" TargetMode="External"/><Relationship Id="rId59" Type="http://schemas.openxmlformats.org/officeDocument/2006/relationships/image" Target="media/image35.png"/><Relationship Id="rId103" Type="http://schemas.openxmlformats.org/officeDocument/2006/relationships/image" Target="media/image73.png"/><Relationship Id="rId108" Type="http://schemas.openxmlformats.org/officeDocument/2006/relationships/image" Target="media/image78.png"/><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chart" Target="charts/chart5.xml"/><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Stardist_spheroids/blob/main/Stardist%20monolayer.py" TargetMode="External"/><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5.jpeg"/><Relationship Id="rId57" Type="http://schemas.openxmlformats.org/officeDocument/2006/relationships/image" Target="media/image33.png"/><Relationship Id="rId106" Type="http://schemas.openxmlformats.org/officeDocument/2006/relationships/image" Target="media/image76.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1.png"/><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imagej.nih.gov/ij/plugins/stack-contrast/index.htm" TargetMode="External"/><Relationship Id="rId39" Type="http://schemas.openxmlformats.org/officeDocument/2006/relationships/image" Target="media/image17.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26.jpe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67.png"/><Relationship Id="rId104" Type="http://schemas.openxmlformats.org/officeDocument/2006/relationships/image" Target="media/image74.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chart" Target="charts/chart6.xml"/><Relationship Id="rId2" Type="http://schemas.openxmlformats.org/officeDocument/2006/relationships/customXml" Target="../customXml/item2.xml"/><Relationship Id="rId29" Type="http://schemas.openxmlformats.org/officeDocument/2006/relationships/hyperlink" Target="https://github.com/arteys/PhD-scripts/blob/main/AN%20vero.cpproj" TargetMode="External"/><Relationship Id="rId24" Type="http://schemas.openxmlformats.org/officeDocument/2006/relationships/image" Target="media/image8.png"/><Relationship Id="rId40" Type="http://schemas.openxmlformats.org/officeDocument/2006/relationships/image" Target="media/image18.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chart" Target="charts/chart2.xml"/><Relationship Id="rId110" Type="http://schemas.openxmlformats.org/officeDocument/2006/relationships/image" Target="media/image80.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hyperlink" Target="https://github.com/ekatrukha/ZstackDepthColorCode" TargetMode="External"/><Relationship Id="rId14" Type="http://schemas.openxmlformats.org/officeDocument/2006/relationships/hyperlink" Target="https://github.com/arteys/PyLSM" TargetMode="External"/><Relationship Id="rId30" Type="http://schemas.openxmlformats.org/officeDocument/2006/relationships/image" Target="media/image12.png"/><Relationship Id="rId35" Type="http://schemas.openxmlformats.org/officeDocument/2006/relationships/image" Target="media/image15.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3.png"/><Relationship Id="rId98" Type="http://schemas.openxmlformats.org/officeDocument/2006/relationships/image" Target="media/image68.png"/><Relationship Id="rId3" Type="http://schemas.openxmlformats.org/officeDocument/2006/relationships/numbering" Target="numbering.xml"/><Relationship Id="rId25" Type="http://schemas.openxmlformats.org/officeDocument/2006/relationships/image" Target="media/image9.png"/><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yperlink" Target="https://github.com/arteys/PhD-scripts" TargetMode="External"/><Relationship Id="rId41" Type="http://schemas.openxmlformats.org/officeDocument/2006/relationships/image" Target="media/image19.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2.png"/><Relationship Id="rId11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1359</TotalTime>
  <Pages>82</Pages>
  <Words>31425</Words>
  <Characters>179123</Characters>
  <Application>Microsoft Office Word</Application>
  <DocSecurity>0</DocSecurity>
  <Lines>1492</Lines>
  <Paragraphs>42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0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840</cp:revision>
  <dcterms:created xsi:type="dcterms:W3CDTF">2022-10-25T18:15:00Z</dcterms:created>
  <dcterms:modified xsi:type="dcterms:W3CDTF">2023-01-29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